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DA9A99" w14:textId="2B90E34B" w:rsidR="00172327" w:rsidRPr="009F1AA2" w:rsidRDefault="00172327" w:rsidP="00172327">
      <w:pPr>
        <w:spacing w:line="360" w:lineRule="auto"/>
        <w:jc w:val="center"/>
        <w:rPr>
          <w:rFonts w:ascii="Times New Roman" w:hAnsi="Times New Roman"/>
          <w:b/>
          <w:bCs/>
          <w:sz w:val="24"/>
        </w:rPr>
      </w:pPr>
      <w:r w:rsidRPr="009F1AA2">
        <w:rPr>
          <w:rFonts w:ascii="Times New Roman" w:hAnsi="Times New Roman"/>
          <w:b/>
          <w:bCs/>
          <w:sz w:val="24"/>
        </w:rPr>
        <w:t>Biased ligands of class A G protein</w:t>
      </w:r>
      <w:r w:rsidRPr="009F1AA2">
        <w:rPr>
          <w:rFonts w:ascii="Times New Roman" w:hAnsi="Times New Roman" w:hint="eastAsia"/>
          <w:b/>
          <w:bCs/>
          <w:sz w:val="24"/>
        </w:rPr>
        <w:t>-</w:t>
      </w:r>
      <w:r w:rsidRPr="009F1AA2">
        <w:rPr>
          <w:rFonts w:ascii="Times New Roman" w:hAnsi="Times New Roman"/>
          <w:b/>
          <w:bCs/>
          <w:sz w:val="24"/>
        </w:rPr>
        <w:t xml:space="preserve">coupled receptors over the </w:t>
      </w:r>
      <w:r w:rsidR="00B17D78" w:rsidRPr="009F1AA2">
        <w:rPr>
          <w:rFonts w:ascii="Times New Roman" w:hAnsi="Times New Roman" w:hint="eastAsia"/>
          <w:b/>
          <w:bCs/>
          <w:sz w:val="24"/>
        </w:rPr>
        <w:t>past</w:t>
      </w:r>
      <w:r w:rsidRPr="009F1AA2">
        <w:rPr>
          <w:rFonts w:ascii="Times New Roman" w:hAnsi="Times New Roman"/>
          <w:b/>
          <w:bCs/>
          <w:sz w:val="24"/>
        </w:rPr>
        <w:t xml:space="preserve"> 20 years</w:t>
      </w:r>
    </w:p>
    <w:p w14:paraId="5B1891B8" w14:textId="02882A8F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proofErr w:type="spellStart"/>
      <w:r w:rsidRPr="009F1AA2">
        <w:rPr>
          <w:rFonts w:ascii="Times New Roman" w:hAnsi="Times New Roman"/>
          <w:sz w:val="24"/>
        </w:rPr>
        <w:t>Jixia</w:t>
      </w:r>
      <w:proofErr w:type="spellEnd"/>
      <w:r w:rsidRPr="009F1AA2">
        <w:rPr>
          <w:rFonts w:ascii="Times New Roman" w:hAnsi="Times New Roman"/>
          <w:sz w:val="24"/>
        </w:rPr>
        <w:t xml:space="preserve"> Wang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/>
          <w:sz w:val="24"/>
        </w:rPr>
        <w:t>,</w:t>
      </w:r>
      <w:r w:rsidRPr="009F1AA2">
        <w:rPr>
          <w:rFonts w:ascii="Times New Roman" w:hAnsi="Times New Roman" w:hint="eastAsia"/>
          <w:sz w:val="24"/>
        </w:rPr>
        <w:t xml:space="preserve"> Fangfang X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</w:t>
      </w:r>
      <w:proofErr w:type="spellStart"/>
      <w:r w:rsidRPr="009F1AA2">
        <w:rPr>
          <w:rFonts w:ascii="Times New Roman" w:hAnsi="Times New Roman"/>
          <w:sz w:val="24"/>
        </w:rPr>
        <w:t>Yanfang</w:t>
      </w:r>
      <w:proofErr w:type="spellEnd"/>
      <w:r w:rsidRPr="009F1AA2">
        <w:rPr>
          <w:rFonts w:ascii="Times New Roman" w:hAnsi="Times New Roman"/>
          <w:sz w:val="24"/>
        </w:rPr>
        <w:t xml:space="preserve"> Li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</w:rPr>
        <w:t>, Han Zho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</w:rPr>
        <w:t>, Wenjie Yuan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</w:t>
      </w:r>
      <w:r w:rsidR="00D94C00">
        <w:rPr>
          <w:rFonts w:ascii="Times New Roman" w:hAnsi="Times New Roman" w:hint="eastAsia"/>
          <w:sz w:val="24"/>
        </w:rPr>
        <w:t>Fan Liu</w:t>
      </w:r>
      <w:r w:rsidR="00D94C00" w:rsidRPr="009F1AA2">
        <w:rPr>
          <w:rFonts w:ascii="Times New Roman" w:hAnsi="Times New Roman"/>
          <w:sz w:val="24"/>
        </w:rPr>
        <w:t xml:space="preserve"> </w:t>
      </w:r>
      <w:r w:rsidR="00D94C00" w:rsidRPr="009F1AA2">
        <w:rPr>
          <w:rFonts w:ascii="Times New Roman" w:hAnsi="Times New Roman"/>
          <w:sz w:val="24"/>
          <w:vertAlign w:val="superscript"/>
        </w:rPr>
        <w:t>a</w:t>
      </w:r>
      <w:r w:rsidR="00D94C00">
        <w:rPr>
          <w:rFonts w:ascii="Times New Roman" w:hAnsi="Times New Roman" w:hint="eastAsia"/>
          <w:sz w:val="24"/>
        </w:rPr>
        <w:t xml:space="preserve">, </w:t>
      </w:r>
      <w:r w:rsidRPr="009F1AA2">
        <w:rPr>
          <w:rFonts w:ascii="Times New Roman" w:hAnsi="Times New Roman"/>
          <w:sz w:val="24"/>
        </w:rPr>
        <w:t>Ye Fang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/>
          <w:sz w:val="24"/>
        </w:rPr>
        <w:t>*,</w:t>
      </w:r>
      <w:r w:rsidRPr="009F1AA2">
        <w:rPr>
          <w:rFonts w:ascii="Times New Roman" w:hAnsi="Times New Roman" w:hint="eastAsia"/>
          <w:sz w:val="24"/>
        </w:rPr>
        <w:t xml:space="preserve"> </w:t>
      </w:r>
      <w:proofErr w:type="spellStart"/>
      <w:r w:rsidRPr="009F1AA2">
        <w:rPr>
          <w:rFonts w:ascii="Times New Roman" w:hAnsi="Times New Roman"/>
          <w:sz w:val="24"/>
        </w:rPr>
        <w:t>Xinmiao</w:t>
      </w:r>
      <w:proofErr w:type="spellEnd"/>
      <w:r w:rsidRPr="009F1AA2">
        <w:rPr>
          <w:rFonts w:ascii="Times New Roman" w:hAnsi="Times New Roman"/>
          <w:sz w:val="24"/>
        </w:rPr>
        <w:t xml:space="preserve"> Liang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  <w:vertAlign w:val="superscript"/>
        </w:rPr>
        <w:t>,</w:t>
      </w:r>
      <w:r w:rsidRPr="009F1AA2">
        <w:rPr>
          <w:rFonts w:ascii="Times New Roman" w:hAnsi="Times New Roman"/>
          <w:sz w:val="24"/>
        </w:rPr>
        <w:t>*</w:t>
      </w:r>
    </w:p>
    <w:p w14:paraId="589B1CD4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a</w:t>
      </w:r>
      <w:r w:rsidRPr="009F1AA2">
        <w:rPr>
          <w:rFonts w:ascii="Times New Roman" w:hAnsi="Times New Roman"/>
          <w:sz w:val="24"/>
        </w:rPr>
        <w:t xml:space="preserve"> Key Laboratory of Phytochemistry and Natural Medicines, Dalian Institute of Chemical Physics, Chinese Academy of Sciences, Dalian 116023, China</w:t>
      </w:r>
    </w:p>
    <w:p w14:paraId="51ADDAD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</w:rPr>
        <w:t xml:space="preserve">Jiangxi Provincial Key Laboratory for Pharmacodynamic Material Basis of Traditional Chinese Medicine, </w:t>
      </w:r>
      <w:proofErr w:type="spellStart"/>
      <w:r w:rsidRPr="009F1AA2">
        <w:rPr>
          <w:rFonts w:ascii="Times New Roman" w:hAnsi="Times New Roman"/>
          <w:sz w:val="24"/>
        </w:rPr>
        <w:t>Ganjiang</w:t>
      </w:r>
      <w:proofErr w:type="spellEnd"/>
      <w:r w:rsidRPr="009F1AA2">
        <w:rPr>
          <w:rFonts w:ascii="Times New Roman" w:hAnsi="Times New Roman"/>
          <w:sz w:val="24"/>
        </w:rPr>
        <w:t xml:space="preserve"> Chinese Medicine Innovation Center, Nanchang 330000, China</w:t>
      </w:r>
    </w:p>
    <w:p w14:paraId="15B049B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>* Corresponding authors:</w:t>
      </w:r>
      <w:r w:rsidRPr="009F1AA2">
        <w:rPr>
          <w:rFonts w:ascii="Times New Roman" w:hAnsi="Times New Roman" w:hint="eastAsia"/>
          <w:sz w:val="24"/>
        </w:rPr>
        <w:t xml:space="preserve"> Ye Fang</w:t>
      </w:r>
      <w:r w:rsidRPr="009F1AA2">
        <w:rPr>
          <w:rFonts w:ascii="Times New Roman" w:hAnsi="Times New Roman"/>
          <w:sz w:val="24"/>
        </w:rPr>
        <w:t xml:space="preserve">, </w:t>
      </w:r>
      <w:proofErr w:type="spellStart"/>
      <w:r w:rsidRPr="009F1AA2">
        <w:rPr>
          <w:rFonts w:ascii="Times New Roman" w:hAnsi="Times New Roman" w:hint="eastAsia"/>
          <w:sz w:val="24"/>
        </w:rPr>
        <w:t>Xinmiao</w:t>
      </w:r>
      <w:proofErr w:type="spellEnd"/>
      <w:r w:rsidRPr="009F1AA2">
        <w:rPr>
          <w:rFonts w:ascii="Times New Roman" w:hAnsi="Times New Roman" w:hint="eastAsia"/>
          <w:sz w:val="24"/>
        </w:rPr>
        <w:t xml:space="preserve"> Liang</w:t>
      </w:r>
    </w:p>
    <w:p w14:paraId="27079C89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Tel.: +86 411 84379519; </w:t>
      </w:r>
      <w:r w:rsidRPr="009F1AA2">
        <w:rPr>
          <w:rFonts w:ascii="Times New Roman" w:hAnsi="Times New Roman" w:hint="eastAsia"/>
          <w:sz w:val="24"/>
        </w:rPr>
        <w:t>f</w:t>
      </w:r>
      <w:r w:rsidRPr="009F1AA2">
        <w:rPr>
          <w:rFonts w:ascii="Times New Roman" w:hAnsi="Times New Roman"/>
          <w:sz w:val="24"/>
        </w:rPr>
        <w:t>ax: +86 411 84379539.</w:t>
      </w:r>
    </w:p>
    <w:p w14:paraId="6A0D0511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E-mail addresses: </w:t>
      </w:r>
      <w:r w:rsidRPr="009F1AA2">
        <w:rPr>
          <w:rFonts w:ascii="Times New Roman" w:hAnsi="Times New Roman" w:hint="eastAsia"/>
          <w:sz w:val="24"/>
        </w:rPr>
        <w:t>fangye</w:t>
      </w:r>
      <w:r w:rsidRPr="009F1AA2">
        <w:rPr>
          <w:rFonts w:ascii="Times New Roman" w:hAnsi="Times New Roman"/>
          <w:sz w:val="24"/>
        </w:rPr>
        <w:t xml:space="preserve">@dicp.ac.cn, </w:t>
      </w:r>
      <w:r w:rsidRPr="009F1AA2">
        <w:rPr>
          <w:rFonts w:ascii="Times New Roman" w:hAnsi="Times New Roman" w:hint="eastAsia"/>
          <w:sz w:val="24"/>
        </w:rPr>
        <w:t>liangxm@dicp.ac.cn</w:t>
      </w:r>
    </w:p>
    <w:p w14:paraId="3672544B" w14:textId="77777777" w:rsidR="00433054" w:rsidRPr="009F1AA2" w:rsidRDefault="00433054" w:rsidP="00433054">
      <w:pPr>
        <w:spacing w:line="360" w:lineRule="auto"/>
        <w:rPr>
          <w:rFonts w:ascii="Times New Roman" w:hAnsi="Times New Roman"/>
          <w:b/>
          <w:bCs/>
          <w:sz w:val="24"/>
        </w:rPr>
      </w:pPr>
    </w:p>
    <w:p w14:paraId="4DA09011" w14:textId="77777777" w:rsidR="00172327" w:rsidRPr="009F1AA2" w:rsidRDefault="00172327">
      <w:pPr>
        <w:rPr>
          <w:rFonts w:hint="eastAsia"/>
        </w:rPr>
        <w:sectPr w:rsidR="00172327" w:rsidRPr="009F1AA2" w:rsidSect="00172327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B1CCB95" w14:textId="77777777" w:rsidR="009D7595" w:rsidRPr="009F1AA2" w:rsidRDefault="009D7595">
      <w:pPr>
        <w:rPr>
          <w:rFonts w:hint="eastAsia"/>
        </w:rPr>
      </w:pPr>
    </w:p>
    <w:p w14:paraId="55F3C15B" w14:textId="15D262F8" w:rsidR="0043393B" w:rsidRPr="009F1AA2" w:rsidRDefault="0043393B">
      <w:pPr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  <w:b/>
          <w:bCs/>
        </w:rPr>
        <w:t>Table S1</w:t>
      </w:r>
      <w:r w:rsidRPr="009F1AA2">
        <w:rPr>
          <w:rFonts w:ascii="Times New Roman" w:hAnsi="Times New Roman" w:cs="Times New Roman"/>
        </w:rPr>
        <w:t xml:space="preserve"> </w:t>
      </w:r>
      <w:r w:rsidR="00002026" w:rsidRPr="009F1AA2">
        <w:rPr>
          <w:rFonts w:ascii="Times New Roman" w:hAnsi="Times New Roman" w:cs="Times New Roman"/>
        </w:rPr>
        <w:t>Class A GPCR biased ligands</w:t>
      </w:r>
      <w:r w:rsidR="000338ED" w:rsidRPr="009F1AA2">
        <w:rPr>
          <w:rFonts w:ascii="Times New Roman" w:hAnsi="Times New Roman" w:cs="Times New Roman" w:hint="eastAsia"/>
        </w:rPr>
        <w:t>.</w:t>
      </w:r>
    </w:p>
    <w:tbl>
      <w:tblPr>
        <w:tblStyle w:val="61"/>
        <w:tblW w:w="5000" w:type="pct"/>
        <w:tblLook w:val="04A0" w:firstRow="1" w:lastRow="0" w:firstColumn="1" w:lastColumn="0" w:noHBand="0" w:noVBand="1"/>
      </w:tblPr>
      <w:tblGrid>
        <w:gridCol w:w="586"/>
        <w:gridCol w:w="2247"/>
        <w:gridCol w:w="994"/>
        <w:gridCol w:w="1276"/>
        <w:gridCol w:w="2267"/>
        <w:gridCol w:w="4963"/>
        <w:gridCol w:w="1625"/>
      </w:tblGrid>
      <w:tr w:rsidR="008F2D03" w:rsidRPr="005B4529" w14:paraId="03D6FE47" w14:textId="4C057B93" w:rsidTr="005428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A187C" w14:textId="74FA65CB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.</w:t>
            </w:r>
          </w:p>
        </w:tc>
        <w:tc>
          <w:tcPr>
            <w:tcW w:w="805" w:type="pct"/>
            <w:shd w:val="clear" w:color="auto" w:fill="auto"/>
            <w:noWrap/>
            <w:hideMark/>
          </w:tcPr>
          <w:p w14:paraId="0F605F5D" w14:textId="19330741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Receptor family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3725F5" w14:textId="7E45F60C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rget</w:t>
            </w:r>
          </w:p>
        </w:tc>
        <w:tc>
          <w:tcPr>
            <w:tcW w:w="457" w:type="pct"/>
            <w:shd w:val="clear" w:color="auto" w:fill="auto"/>
          </w:tcPr>
          <w:p w14:paraId="5BDB64E4" w14:textId="201DC932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me in main text</w:t>
            </w:r>
          </w:p>
        </w:tc>
        <w:tc>
          <w:tcPr>
            <w:tcW w:w="812" w:type="pct"/>
            <w:shd w:val="clear" w:color="auto" w:fill="auto"/>
            <w:hideMark/>
          </w:tcPr>
          <w:p w14:paraId="01B82A88" w14:textId="4E7BCBCA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igand </w:t>
            </w:r>
          </w:p>
        </w:tc>
        <w:tc>
          <w:tcPr>
            <w:tcW w:w="1778" w:type="pct"/>
            <w:shd w:val="clear" w:color="auto" w:fill="auto"/>
            <w:hideMark/>
          </w:tcPr>
          <w:p w14:paraId="20A90DB5" w14:textId="11DB1AC6" w:rsidR="0031339B" w:rsidRPr="005B4529" w:rsidRDefault="00D23382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hint="eastAsia"/>
                <w:b w:val="0"/>
                <w:bCs w:val="0"/>
                <w:color w:val="auto"/>
                <w:kern w:val="0"/>
                <w:sz w:val="18"/>
                <w:szCs w:val="18"/>
              </w:rPr>
              <w:t>B</w:t>
            </w:r>
            <w:r w:rsidRPr="005B4529">
              <w:rPr>
                <w:rFonts w:ascii="Times New Roman" w:eastAsia="等线" w:hAnsi="Times New Roman"/>
                <w:b w:val="0"/>
                <w:bCs w:val="0"/>
                <w:color w:val="auto"/>
                <w:kern w:val="0"/>
                <w:sz w:val="18"/>
                <w:szCs w:val="18"/>
              </w:rPr>
              <w:t>iased signaling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96290C5" w14:textId="4AF1F6D8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ference</w:t>
            </w:r>
          </w:p>
        </w:tc>
      </w:tr>
      <w:tr w:rsidR="008F2D03" w:rsidRPr="005B4529" w14:paraId="504E8985" w14:textId="25588B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D03A7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E58BF5" w14:textId="797A3F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372F9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2AF52DBD" w14:textId="430EA9B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2E2A6C4F" w14:textId="0ABA5F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1C0CDA80" w14:textId="7B4751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0E478CA" w14:textId="48D43E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F1543F" w14:textId="67FAAE3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073752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FE958B" w14:textId="0C60DCE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BBFAB9" w14:textId="7777777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58A0ED8" w14:textId="3B516530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A8E3D30" w14:textId="1AE886DA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</w:t>
            </w:r>
          </w:p>
        </w:tc>
        <w:tc>
          <w:tcPr>
            <w:tcW w:w="1778" w:type="pct"/>
            <w:shd w:val="clear" w:color="auto" w:fill="auto"/>
            <w:hideMark/>
          </w:tcPr>
          <w:p w14:paraId="4833E8F6" w14:textId="0D0B806C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6FAE6E7" w14:textId="6796F288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C4C728" w14:textId="3278DA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EAD11C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9D060" w14:textId="5EE247D6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BC466" w14:textId="7777777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48E17AC0" w14:textId="3CA3A918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7AA4883" w14:textId="7C68506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E6AF37" w14:textId="7832C360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16CBF61" w14:textId="58504342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1F9567" w14:textId="23F6DEF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7356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191F53" w14:textId="3064D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38C2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CE0008F" w14:textId="6D9AE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5AB51F5E" w14:textId="0D2EF0F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01 (F15599)</w:t>
            </w:r>
          </w:p>
        </w:tc>
        <w:tc>
          <w:tcPr>
            <w:tcW w:w="1778" w:type="pct"/>
            <w:shd w:val="clear" w:color="auto" w:fill="auto"/>
            <w:hideMark/>
          </w:tcPr>
          <w:p w14:paraId="3AE1C50C" w14:textId="6E417F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pERK1/2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recruitment or </w:t>
            </w:r>
            <w:bookmarkStart w:id="0" w:name="_Hlk17531937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bookmarkEnd w:id="0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0D41400" w14:textId="6715FAB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E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E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, 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9A2B04" w14:textId="73102A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F321F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B36648" w14:textId="0EBD1C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67A7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DE869ED" w14:textId="69F2E7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A046C5" w14:textId="24319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12 (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efirad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416F101C" w14:textId="43974296" w:rsidR="0031339B" w:rsidRPr="005B4529" w:rsidRDefault="004903EE" w:rsidP="005900B1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pERK1/2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recruitment or 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4E32BD4F" w14:textId="2A772B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, 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45960F" w14:textId="0B955F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2A37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711DFC" w14:textId="156AED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9804B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3AC6A8C" w14:textId="26AC2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4FACFB5" w14:textId="3834910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60 (Compound 44)</w:t>
            </w:r>
          </w:p>
        </w:tc>
        <w:tc>
          <w:tcPr>
            <w:tcW w:w="1778" w:type="pct"/>
            <w:shd w:val="clear" w:color="auto" w:fill="auto"/>
            <w:hideMark/>
          </w:tcPr>
          <w:p w14:paraId="23C3BDD8" w14:textId="570403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7C7ECA75" w14:textId="248670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E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E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F441C6" w14:textId="2729D37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F814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9A6577" w14:textId="2BB641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33398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0D5A3069" w14:textId="364D17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7033E6AF" w14:textId="18804E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49 (Compound 56)</w:t>
            </w:r>
          </w:p>
        </w:tc>
        <w:tc>
          <w:tcPr>
            <w:tcW w:w="1778" w:type="pct"/>
            <w:shd w:val="clear" w:color="auto" w:fill="auto"/>
            <w:hideMark/>
          </w:tcPr>
          <w:p w14:paraId="2A3F6F9A" w14:textId="28A953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pERK1/2, cAMP inhibi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0AA2DB98" w14:textId="757A1C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E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E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A0E151" w14:textId="24CF1B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B0B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C3E92" w14:textId="0D39B3B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492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05A8F9B" w14:textId="38A7FE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8DBFFC" w14:textId="57FFEE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4</w:t>
            </w:r>
          </w:p>
        </w:tc>
        <w:tc>
          <w:tcPr>
            <w:tcW w:w="1778" w:type="pct"/>
            <w:shd w:val="clear" w:color="auto" w:fill="auto"/>
            <w:hideMark/>
          </w:tcPr>
          <w:p w14:paraId="68B9C7AC" w14:textId="7FEA5E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</w:p>
        </w:tc>
        <w:tc>
          <w:tcPr>
            <w:tcW w:w="582" w:type="pct"/>
            <w:shd w:val="clear" w:color="auto" w:fill="auto"/>
          </w:tcPr>
          <w:p w14:paraId="3868842B" w14:textId="169ACC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67EBCB" w14:textId="1CA343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E3C2C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F09B3F" w14:textId="0A87E8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8089E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3229F8A3" w14:textId="1FCFC3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37C188" w14:textId="27B25B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04 (compound 17)</w:t>
            </w:r>
          </w:p>
        </w:tc>
        <w:tc>
          <w:tcPr>
            <w:tcW w:w="1778" w:type="pct"/>
            <w:shd w:val="clear" w:color="auto" w:fill="auto"/>
            <w:hideMark/>
          </w:tcPr>
          <w:p w14:paraId="1E208C96" w14:textId="3B6607A8" w:rsidR="0031339B" w:rsidRPr="005B4529" w:rsidRDefault="009A68B2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E58FCF2" w14:textId="6E9F7A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C266D7" w14:textId="76EC96F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0CD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CDBB36" w14:textId="2EB3DC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93F92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73AED3D" w14:textId="0087BD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BCB4F80" w14:textId="0F345F5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7</w:t>
            </w:r>
          </w:p>
        </w:tc>
        <w:tc>
          <w:tcPr>
            <w:tcW w:w="1778" w:type="pct"/>
            <w:shd w:val="clear" w:color="auto" w:fill="auto"/>
            <w:hideMark/>
          </w:tcPr>
          <w:p w14:paraId="38D340FD" w14:textId="6A7B37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  <w:r w:rsidR="009A68B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0D1094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</w:t>
            </w:r>
          </w:p>
        </w:tc>
        <w:tc>
          <w:tcPr>
            <w:tcW w:w="582" w:type="pct"/>
            <w:shd w:val="clear" w:color="auto" w:fill="auto"/>
          </w:tcPr>
          <w:p w14:paraId="6D67A33E" w14:textId="5A855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26B042" w14:textId="3BEE7F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B0B1B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F02890" w14:textId="18C481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50E9B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A3147B0" w14:textId="727DC0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222DD50" w14:textId="5AAC2C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-Oh-DPAT</w:t>
            </w:r>
          </w:p>
        </w:tc>
        <w:tc>
          <w:tcPr>
            <w:tcW w:w="1778" w:type="pct"/>
            <w:shd w:val="clear" w:color="auto" w:fill="auto"/>
            <w:hideMark/>
          </w:tcPr>
          <w:p w14:paraId="5C8B4E48" w14:textId="2B047C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7AE916C" w14:textId="47CDDC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F30821" w14:textId="0F0DAC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2FC0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44C8B8" w14:textId="269F168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D4EE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B</w:t>
            </w:r>
          </w:p>
        </w:tc>
        <w:tc>
          <w:tcPr>
            <w:tcW w:w="457" w:type="pct"/>
            <w:shd w:val="clear" w:color="auto" w:fill="auto"/>
          </w:tcPr>
          <w:p w14:paraId="31C34898" w14:textId="7D9895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7C79176" w14:textId="6F97E8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T1AM</w:t>
            </w:r>
          </w:p>
        </w:tc>
        <w:tc>
          <w:tcPr>
            <w:tcW w:w="1778" w:type="pct"/>
            <w:shd w:val="clear" w:color="auto" w:fill="auto"/>
            <w:hideMark/>
          </w:tcPr>
          <w:p w14:paraId="214DDDA5" w14:textId="6627F8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LC activation</w:t>
            </w:r>
          </w:p>
        </w:tc>
        <w:tc>
          <w:tcPr>
            <w:tcW w:w="582" w:type="pct"/>
            <w:shd w:val="clear" w:color="auto" w:fill="auto"/>
          </w:tcPr>
          <w:p w14:paraId="1A9BF943" w14:textId="026F03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AB434C" w14:textId="6CB62CE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ECBF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D5FF" w14:textId="02E60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9D62C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3D5BEFD" w14:textId="41B2B2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3C057" w14:textId="2BC4B16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F</w:t>
            </w:r>
          </w:p>
        </w:tc>
        <w:tc>
          <w:tcPr>
            <w:tcW w:w="1778" w:type="pct"/>
            <w:shd w:val="clear" w:color="auto" w:fill="auto"/>
            <w:hideMark/>
          </w:tcPr>
          <w:p w14:paraId="532DF8C2" w14:textId="266FC9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E537D1" w14:textId="1E690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4A538D" w14:textId="2B9B12B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8A481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1A23D" w14:textId="0E71A9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F9B9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742E0D2" w14:textId="48FB5AB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4541E0D" w14:textId="2A0CC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MD</w:t>
            </w:r>
          </w:p>
        </w:tc>
        <w:tc>
          <w:tcPr>
            <w:tcW w:w="1778" w:type="pct"/>
            <w:shd w:val="clear" w:color="auto" w:fill="auto"/>
            <w:hideMark/>
          </w:tcPr>
          <w:p w14:paraId="26C0EE42" w14:textId="298F1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728A188" w14:textId="2C23AB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8E9D8E" w14:textId="6CC9D61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61151E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74104D" w14:textId="08FCD2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A2502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F288574" w14:textId="6DD456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6FE91359" w14:textId="6BB7A4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H</w:t>
            </w:r>
          </w:p>
        </w:tc>
        <w:tc>
          <w:tcPr>
            <w:tcW w:w="1778" w:type="pct"/>
            <w:shd w:val="clear" w:color="auto" w:fill="auto"/>
            <w:hideMark/>
          </w:tcPr>
          <w:p w14:paraId="1D1A2CDD" w14:textId="70C83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626272A" w14:textId="7872E7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5EF5D7" w14:textId="50B939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50CE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3F0D21" w14:textId="418091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77B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24C98C0" w14:textId="0615D0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1869A35" w14:textId="5094AA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Me</w:t>
            </w:r>
          </w:p>
        </w:tc>
        <w:tc>
          <w:tcPr>
            <w:tcW w:w="1778" w:type="pct"/>
            <w:shd w:val="clear" w:color="auto" w:fill="auto"/>
            <w:hideMark/>
          </w:tcPr>
          <w:p w14:paraId="7770EB46" w14:textId="4C38723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CEA074A" w14:textId="5E76729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DFF7DA" w14:textId="6926A21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763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09F652" w14:textId="430C93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3B90F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5C090D37" w14:textId="0DE311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73614A6" w14:textId="7F8CEA6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a</w:t>
            </w:r>
          </w:p>
        </w:tc>
        <w:tc>
          <w:tcPr>
            <w:tcW w:w="1778" w:type="pct"/>
            <w:shd w:val="clear" w:color="auto" w:fill="auto"/>
            <w:hideMark/>
          </w:tcPr>
          <w:p w14:paraId="387D60C9" w14:textId="2C83263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A24F7BE" w14:textId="1D3233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935A60" w14:textId="4740EE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7141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34273B" w14:textId="525BA2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D1F5C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A32C019" w14:textId="5B1A85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76CD8F21" w14:textId="624CDF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b</w:t>
            </w:r>
          </w:p>
        </w:tc>
        <w:tc>
          <w:tcPr>
            <w:tcW w:w="1778" w:type="pct"/>
            <w:shd w:val="clear" w:color="auto" w:fill="auto"/>
            <w:hideMark/>
          </w:tcPr>
          <w:p w14:paraId="3DAA372D" w14:textId="3E5DCB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0F7FFEC" w14:textId="1475B6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CE553" w14:textId="6521CCD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9B9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FED2B0" w14:textId="33DC32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E5A48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860841" w14:textId="2370BB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56273" w14:textId="480045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e</w:t>
            </w:r>
          </w:p>
        </w:tc>
        <w:tc>
          <w:tcPr>
            <w:tcW w:w="1778" w:type="pct"/>
            <w:shd w:val="clear" w:color="auto" w:fill="auto"/>
            <w:hideMark/>
          </w:tcPr>
          <w:p w14:paraId="18A9997E" w14:textId="461CAF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CBD02BD" w14:textId="6EC8B2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4B36C61" w14:textId="5A1EFF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C7A5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F6A999" w14:textId="69AFF7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523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1873C4B6" w14:textId="36CEE4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0BC2CC2C" w14:textId="29F789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f</w:t>
            </w:r>
          </w:p>
        </w:tc>
        <w:tc>
          <w:tcPr>
            <w:tcW w:w="1778" w:type="pct"/>
            <w:shd w:val="clear" w:color="auto" w:fill="auto"/>
            <w:hideMark/>
          </w:tcPr>
          <w:p w14:paraId="6A52FD70" w14:textId="5EA8D4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35035D" w14:textId="0519FF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124669" w14:textId="76CEF12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46C7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519AA9" w14:textId="6C364D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FA6FB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ED3541" w14:textId="3A2E2B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40DD008" w14:textId="2C4E2B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tan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6367B8D" w14:textId="129D02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C076F36" w14:textId="35889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487ACA" w14:textId="444274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5A67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24082E" w14:textId="0861D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D5AA4F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5DABA4D" w14:textId="183B4F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2977E39D" w14:textId="2020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mavan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5475824" w14:textId="2C4223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478BB7B" w14:textId="595A74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6FD50E" w14:textId="66BD47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56D47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9B78B8" w14:textId="232F72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72DC7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0624FF29" w14:textId="3655F4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57FE4B2" w14:textId="5329D0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69</w:t>
            </w:r>
          </w:p>
        </w:tc>
        <w:tc>
          <w:tcPr>
            <w:tcW w:w="1778" w:type="pct"/>
            <w:shd w:val="clear" w:color="auto" w:fill="auto"/>
            <w:hideMark/>
          </w:tcPr>
          <w:p w14:paraId="0719C56C" w14:textId="5936BDA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671E58D" w14:textId="48B150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CA3C4C" w14:textId="5A80019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B46D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4D6C0E" w14:textId="1421B1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37133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0D442E0" w14:textId="1A9F44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1E87B9F" w14:textId="545D78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70</w:t>
            </w:r>
          </w:p>
        </w:tc>
        <w:tc>
          <w:tcPr>
            <w:tcW w:w="1778" w:type="pct"/>
            <w:shd w:val="clear" w:color="auto" w:fill="auto"/>
            <w:hideMark/>
          </w:tcPr>
          <w:p w14:paraId="46EBB2A8" w14:textId="115DDE1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BC95CCF" w14:textId="62FEEA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5E498C" w14:textId="76FA6D6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1918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781E48" w14:textId="03CC3BA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2E6E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16921389" w14:textId="32C2AB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251DCC6" w14:textId="15505BD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rgo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0A3D076" w14:textId="68D1398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044F519" w14:textId="1C55B9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C1A6FB" w14:textId="707B755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DADCD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3845FD" w14:textId="56BCDF9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E1FB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267F7013" w14:textId="235499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C82582D" w14:textId="542BD5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ergic acid diethyl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48E8B1C" w14:textId="15B33B4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520385" w14:textId="4682AF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085509" w14:textId="245DD6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4CF8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2FD85B" w14:textId="35578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8BE77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E81A453" w14:textId="451809B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D3C6461" w14:textId="01FB3D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</w:t>
            </w: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similob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 </w:t>
            </w:r>
          </w:p>
        </w:tc>
        <w:tc>
          <w:tcPr>
            <w:tcW w:w="1778" w:type="pct"/>
            <w:shd w:val="clear" w:color="auto" w:fill="auto"/>
            <w:hideMark/>
          </w:tcPr>
          <w:p w14:paraId="4669316C" w14:textId="0CCD6A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F0AA16E" w14:textId="6AE358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85294E" w14:textId="15DFCB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73F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B32B42" w14:textId="18F0A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8F7FE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392A8C8E" w14:textId="2760DF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829D312" w14:textId="6E89D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b</w:t>
            </w:r>
          </w:p>
        </w:tc>
        <w:tc>
          <w:tcPr>
            <w:tcW w:w="1778" w:type="pct"/>
            <w:shd w:val="clear" w:color="auto" w:fill="auto"/>
            <w:hideMark/>
          </w:tcPr>
          <w:p w14:paraId="7860E503" w14:textId="10AEB70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5876114" w14:textId="45134BC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D43AA1" w14:textId="75A40BC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420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8E6907" w14:textId="1642B5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602DA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44A92D3D" w14:textId="4A5BB6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2C3252D" w14:textId="305EECA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f</w:t>
            </w:r>
          </w:p>
        </w:tc>
        <w:tc>
          <w:tcPr>
            <w:tcW w:w="1778" w:type="pct"/>
            <w:shd w:val="clear" w:color="auto" w:fill="auto"/>
            <w:hideMark/>
          </w:tcPr>
          <w:p w14:paraId="2BB29657" w14:textId="3396EC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1642D54" w14:textId="1606D3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A9951B" w14:textId="6B2BC22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81B3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D9FCD1" w14:textId="3802E7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C4BE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8162950" w14:textId="3B75F0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CDE9F76" w14:textId="293958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7e</w:t>
            </w:r>
          </w:p>
        </w:tc>
        <w:tc>
          <w:tcPr>
            <w:tcW w:w="1778" w:type="pct"/>
            <w:shd w:val="clear" w:color="auto" w:fill="auto"/>
            <w:hideMark/>
          </w:tcPr>
          <w:p w14:paraId="3BAEF523" w14:textId="1937DDE5" w:rsidR="0031339B" w:rsidRPr="005B4529" w:rsidRDefault="001D0AC3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8C48626" w14:textId="11417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eng&lt;/Author&gt;&lt;Year&gt;2016&lt;/Year&gt;&lt;RecNum&gt;317&lt;/RecNum&gt;&lt;DisplayText&gt;&lt;style face="superscript"&gt;[15]&lt;/style&gt;&lt;/DisplayText&gt;&lt;record&gt;&lt;rec-number&gt;317&lt;/rec-number&gt;&lt;foreign-keys&gt;&lt;key app="EN" db-id="rwxx0xz2ifzazme0927v0vvc5ftxrwzr0pxe" timestamp="1724027810"&gt;317&lt;/key&gt;&lt;key app="ENWeb" db-id=""&gt;0&lt;/key&gt;&lt;/foreign-keys&gt;&lt;ref-type name="Journal Article"&gt;17&lt;/ref-type&gt;&lt;contributors&gt;&lt;authors&gt;&lt;author&gt;Cheng, J.&lt;/author&gt;&lt;author&gt;McCorvy, J. D.&lt;/author&gt;&lt;author&gt;Giguere, P. M.&lt;/author&gt;&lt;author&gt;Zhu, H.&lt;/author&gt;&lt;author&gt;Kenakin, T.&lt;/author&gt;&lt;author&gt;Roth, B. L.&lt;/author&gt;&lt;author&gt;Kozikowski, A. P.&lt;/author&gt;&lt;/authors&gt;&lt;/contributors&gt;&lt;auth-address&gt;Drug Discovery Program, Department of Medicinal Chemistry and Pharmacognosy, College of Pharmacy, University of Illinois at Chicago , Chicago, Illinois 60612, United States.&lt;/auth-address&gt;&lt;titles&gt;&lt;title&gt;Design and discovery of functionally selective serotonin 2C (5-HT2C) receptor agonists&lt;/title&gt;&lt;secondary-title&gt;Journal of Medicinal Chemistry&lt;/secondary-title&gt;&lt;/titles&gt;&lt;periodical&gt;&lt;full-title&gt;Journal of Medicinal Chemistry&lt;/full-title&gt;&lt;/periodical&gt;&lt;pages&gt;9866-9880&lt;/pages&gt;&lt;volume&gt;59&lt;/volume&gt;&lt;number&gt;21&lt;/number&gt;&lt;edition&gt;2016/10/12&lt;/edition&gt;&lt;keywords&gt;&lt;keyword&gt;Dose-Response Relationship, Drug&lt;/keyword&gt;&lt;keyword&gt;*Drug Discovery&lt;/keyword&gt;&lt;keyword&gt;Humans&lt;/keyword&gt;&lt;keyword&gt;Molecular Structure&lt;/keyword&gt;&lt;keyword&gt;Receptor, Serotonin, 5-HT2C/*metabolism&lt;/keyword&gt;&lt;keyword&gt;Serotonin 5-HT2 Receptor Agonists/chemical synthesis/chemistry/*pharmacology&lt;/keyword&gt;&lt;keyword&gt;Structure-Activity Relationship&lt;/keyword&gt;&lt;/keywords&gt;&lt;dates&gt;&lt;year&gt;2016&lt;/year&gt;&lt;pub-dates&gt;&lt;date&gt;Nov 10&lt;/date&gt;&lt;/pub-dates&gt;&lt;/dates&gt;&lt;isbn&gt;1520-4804 (Electronic)&amp;#xD;0022-2623 (Linking)&lt;/isbn&gt;&lt;accession-num&gt;27726356&lt;/accession-num&gt;&lt;urls&gt;&lt;related-urls&gt;&lt;url&gt;https://www.ncbi.nlm.nih.gov/pubmed/27726356&lt;/url&gt;&lt;/related-urls&gt;&lt;/urls&gt;&lt;electronic-resource-num&gt;10.1021/acs.jmedchem.6b01194&lt;/electronic-resource-num&gt;&lt;research-notes&gt;5-HT2C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FFF0C" w14:textId="765B1E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25DCF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C9E349" w14:textId="24CA4E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211D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0413DE" w14:textId="36980C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16316D1" w14:textId="253B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5a</w:t>
            </w:r>
          </w:p>
        </w:tc>
        <w:tc>
          <w:tcPr>
            <w:tcW w:w="1778" w:type="pct"/>
            <w:shd w:val="clear" w:color="auto" w:fill="auto"/>
            <w:hideMark/>
          </w:tcPr>
          <w:p w14:paraId="65D512BC" w14:textId="632912AE" w:rsidR="0031339B" w:rsidRPr="005B4529" w:rsidRDefault="000E6553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0BFEEA8" w14:textId="33AA9CA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093585" w14:textId="7E335F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02D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7833B2" w14:textId="479A5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6400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FB84BA6" w14:textId="021EDF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A6CF64D" w14:textId="667B35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9</w:t>
            </w:r>
          </w:p>
        </w:tc>
        <w:tc>
          <w:tcPr>
            <w:tcW w:w="1778" w:type="pct"/>
            <w:shd w:val="clear" w:color="auto" w:fill="auto"/>
            <w:hideMark/>
          </w:tcPr>
          <w:p w14:paraId="3C7E2B12" w14:textId="5E063B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3E37B62" w14:textId="0FB090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6AE0E0" w14:textId="190115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C77C2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571E22" w14:textId="140062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BF0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5B4A4B" w14:textId="756536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3DC916AB" w14:textId="7C3AEB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5FF866BA" w14:textId="11317F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9B4D436" w14:textId="26B2CD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E49F4B4" w14:textId="093E04E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5CE5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41F27A" w14:textId="18F40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000A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02BC4B5B" w14:textId="46E366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1B154A4" w14:textId="783E22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ca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262190C" w14:textId="409A1D2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B4E8089" w14:textId="0CAEEC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1A445F7" w14:textId="7DA5DC3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EC9C9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D75F5" w14:textId="6219B1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306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9F482B8" w14:textId="1CD79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675B10F" w14:textId="0CA390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</w:t>
            </w:r>
          </w:p>
        </w:tc>
        <w:tc>
          <w:tcPr>
            <w:tcW w:w="1778" w:type="pct"/>
            <w:shd w:val="clear" w:color="auto" w:fill="auto"/>
            <w:hideMark/>
          </w:tcPr>
          <w:p w14:paraId="6E223937" w14:textId="30C310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EFDF8A7" w14:textId="7F18EC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AA8212" w14:textId="5039146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946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1D0066" w14:textId="6E368A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A549E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3E7B3EBC" w14:textId="14C10FC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12197C" w14:textId="3447B8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S 67333</w:t>
            </w:r>
          </w:p>
        </w:tc>
        <w:tc>
          <w:tcPr>
            <w:tcW w:w="1778" w:type="pct"/>
            <w:shd w:val="clear" w:color="auto" w:fill="auto"/>
            <w:hideMark/>
          </w:tcPr>
          <w:p w14:paraId="7DA63DE6" w14:textId="1704135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160A87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CFB4CA" w14:textId="56E9C94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CE046B" w14:textId="13578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82D5D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4CE4F2" w14:textId="0ABC9A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F8142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5C78571F" w14:textId="592FA3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429AF93" w14:textId="192285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ucalopride</w:t>
            </w:r>
          </w:p>
        </w:tc>
        <w:tc>
          <w:tcPr>
            <w:tcW w:w="1778" w:type="pct"/>
            <w:shd w:val="clear" w:color="auto" w:fill="auto"/>
            <w:hideMark/>
          </w:tcPr>
          <w:p w14:paraId="32A01B0A" w14:textId="029A569D" w:rsidR="0031339B" w:rsidRPr="005B4529" w:rsidRDefault="00160A87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1F7A3192" w14:textId="10379D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BAB5FA" w14:textId="2DCC74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63A8B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8C70DC" w14:textId="36535EA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288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4704F74" w14:textId="7C2184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3D15B9D" w14:textId="0FB316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g</w:t>
            </w:r>
          </w:p>
        </w:tc>
        <w:tc>
          <w:tcPr>
            <w:tcW w:w="1778" w:type="pct"/>
            <w:shd w:val="clear" w:color="auto" w:fill="auto"/>
            <w:hideMark/>
          </w:tcPr>
          <w:p w14:paraId="5A9FEDA1" w14:textId="514FDB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78EB68E" w14:textId="3BAA2C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DBB84D" w14:textId="7DBCAAF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E43DE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7FAD5" w14:textId="09CF7C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7EB5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96F68A8" w14:textId="236E8D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B10DC53" w14:textId="7C83DA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b</w:t>
            </w:r>
          </w:p>
        </w:tc>
        <w:tc>
          <w:tcPr>
            <w:tcW w:w="1778" w:type="pct"/>
            <w:shd w:val="clear" w:color="auto" w:fill="auto"/>
            <w:hideMark/>
          </w:tcPr>
          <w:p w14:paraId="3C2E99E9" w14:textId="0FF44D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9F7FD01" w14:textId="4C9912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ee&lt;/Author&gt;&lt;Year&gt;2021&lt;/Year&gt;&lt;RecNum&gt;443&lt;/RecNum&gt;&lt;DisplayText&gt;&lt;style face="superscript"&gt;[20]&lt;/style&gt;&lt;/DisplayText&gt;&lt;record&gt;&lt;rec-number&gt;443&lt;/rec-number&gt;&lt;foreign-keys&gt;&lt;key app="EN" db-id="rwxx0xz2ifzazme0927v0vvc5ftxrwzr0pxe" timestamp="1724058791"&gt;443&lt;/key&gt;&lt;/foreign-keys&gt;&lt;ref-type name="Journal Article"&gt;17&lt;/ref-type&gt;&lt;contributors&gt;&lt;authors&gt;&lt;author&gt;Lee, Jieon&lt;/author&gt;&lt;author&gt;Kwag, Rina&lt;/author&gt;&lt;author&gt;Lee, Soyeon&lt;/author&gt;&lt;author&gt;Kim, Doyoung&lt;/author&gt;&lt;author&gt;Woo, Jiwan&lt;/author&gt;&lt;author&gt;Cho, Yakdol&lt;/author&gt;&lt;author&gt;Kim, Hak Joong&lt;/author&gt;&lt;author&gt;Kim, Jeongjin&lt;/author&gt;&lt;author&gt;Jeon, Byungsun&lt;/author&gt;&lt;author&gt;Choo, Hyunah&lt;/author&gt;&lt;/authors&gt;&lt;/contributors&gt;&lt;titles&gt;&lt;title&gt;Discovery of G protein-biased ligands against 5-HT7R&lt;/title&gt;&lt;secondary-title&gt;Journal of Medicinal Chemistry&lt;/secondary-title&gt;&lt;/titles&gt;&lt;periodical&gt;&lt;full-title&gt;Journal of Medicinal Chemistry&lt;/full-title&gt;&lt;/periodical&gt;&lt;pages&gt;7453-7467&lt;/pages&gt;&lt;volume&gt;64&lt;/volume&gt;&lt;number&gt;11&lt;/number&gt;&lt;dates&gt;&lt;year&gt;2021&lt;/year&gt;&lt;pub-dates&gt;&lt;date&gt;Jun 10&lt;/date&gt;&lt;/pub-dates&gt;&lt;/dates&gt;&lt;isbn&gt;0022-2623&lt;/isbn&gt;&lt;accession-num&gt;WOS:000662187100023&lt;/accession-num&gt;&lt;work-type&gt;Article&lt;/work-type&gt;&lt;urls&gt;&lt;related-urls&gt;&lt;url&gt;&lt;style face="underline" font="default" size="100%"&gt;&amp;lt;Go to ISI&amp;gt;://WOS:000662187100023&lt;/style&gt;&lt;/url&gt;&lt;/related-urls&gt;&lt;/urls&gt;&lt;electronic-resource-num&gt;10.1021/acs.jmedchem.1c00110&lt;/electronic-resource-num&gt;&lt;research-notes&gt;5-HT7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3D2038" w14:textId="49B1F49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B7A29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D3A2F4D" w14:textId="0A26BF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3561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41B21E2D" w14:textId="2DD079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26F6FF73" w14:textId="720EED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rodol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969431F" w14:textId="6ED07E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B012DE8" w14:textId="1DD7BF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DB3871" w14:textId="074AEA1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D1D0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09D4E6" w14:textId="68A8765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3929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52E9B047" w14:textId="31E38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1404E0A2" w14:textId="693C8C9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c</w:t>
            </w:r>
          </w:p>
        </w:tc>
        <w:tc>
          <w:tcPr>
            <w:tcW w:w="1778" w:type="pct"/>
            <w:shd w:val="clear" w:color="auto" w:fill="auto"/>
            <w:hideMark/>
          </w:tcPr>
          <w:p w14:paraId="2DF50867" w14:textId="077BBC5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003086F" w14:textId="0F0C9B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9C84F" w14:textId="6F677E3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67A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11429D" w14:textId="092E70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35226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1BD5978" w14:textId="0075C27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074B68F" w14:textId="6A1C7B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f</w:t>
            </w:r>
          </w:p>
        </w:tc>
        <w:tc>
          <w:tcPr>
            <w:tcW w:w="1778" w:type="pct"/>
            <w:shd w:val="clear" w:color="auto" w:fill="auto"/>
            <w:hideMark/>
          </w:tcPr>
          <w:p w14:paraId="1173918C" w14:textId="259D538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062C3EC" w14:textId="190923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320C2" w14:textId="180325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778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E68A38" w14:textId="6EAC4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1423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785A357A" w14:textId="40B0F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565F07A" w14:textId="381E2A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i</w:t>
            </w:r>
          </w:p>
        </w:tc>
        <w:tc>
          <w:tcPr>
            <w:tcW w:w="1778" w:type="pct"/>
            <w:shd w:val="clear" w:color="auto" w:fill="auto"/>
            <w:hideMark/>
          </w:tcPr>
          <w:p w14:paraId="6B863A78" w14:textId="013656D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BD3C6CD" w14:textId="17AC41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72DEEF" w14:textId="167E73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901A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1CAEA2" w14:textId="7ACF4B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F6455F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3A9908A8" w14:textId="603C76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741D743" w14:textId="37C2789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p</w:t>
            </w:r>
          </w:p>
        </w:tc>
        <w:tc>
          <w:tcPr>
            <w:tcW w:w="1778" w:type="pct"/>
            <w:shd w:val="clear" w:color="auto" w:fill="auto"/>
            <w:hideMark/>
          </w:tcPr>
          <w:p w14:paraId="747AC261" w14:textId="0FFD27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1085A1" w14:textId="53521B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AAE1D23" w14:textId="70E3250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F06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F548E" w14:textId="1C53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BBD4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EC43749" w14:textId="2A4862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4DBE6D1" w14:textId="1BEDD9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BPB</w:t>
            </w:r>
          </w:p>
        </w:tc>
        <w:tc>
          <w:tcPr>
            <w:tcW w:w="1778" w:type="pct"/>
            <w:shd w:val="clear" w:color="auto" w:fill="auto"/>
            <w:hideMark/>
          </w:tcPr>
          <w:p w14:paraId="5640B1ED" w14:textId="388DE95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510C946" w14:textId="3F1D5B4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83679B" w14:textId="64EC1E9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EA9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1DCC14" w14:textId="4079A7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2B1CF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6593E6EE" w14:textId="6AF90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80319C0" w14:textId="0841F6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-260584</w:t>
            </w:r>
          </w:p>
        </w:tc>
        <w:tc>
          <w:tcPr>
            <w:tcW w:w="1778" w:type="pct"/>
            <w:shd w:val="clear" w:color="auto" w:fill="auto"/>
            <w:hideMark/>
          </w:tcPr>
          <w:p w14:paraId="1175E6FE" w14:textId="6D60ED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15F3270" w14:textId="11891D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9451EB" w14:textId="4C1ECC4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EF196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2A7196" w14:textId="6E0286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545D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3D576D76" w14:textId="6EDBECB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5A29181" w14:textId="760F20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57017</w:t>
            </w:r>
          </w:p>
        </w:tc>
        <w:tc>
          <w:tcPr>
            <w:tcW w:w="1778" w:type="pct"/>
            <w:shd w:val="clear" w:color="auto" w:fill="auto"/>
            <w:hideMark/>
          </w:tcPr>
          <w:p w14:paraId="529A451E" w14:textId="0A8920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490891A" w14:textId="5446E85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64CBD4" w14:textId="47E8903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6AA5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17682E" w14:textId="7CAE0E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0495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4FD34E5" w14:textId="06160C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7E0E76B" w14:textId="5E0F1D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64572</w:t>
            </w:r>
          </w:p>
        </w:tc>
        <w:tc>
          <w:tcPr>
            <w:tcW w:w="1778" w:type="pct"/>
            <w:shd w:val="clear" w:color="auto" w:fill="auto"/>
            <w:hideMark/>
          </w:tcPr>
          <w:p w14:paraId="510E9E81" w14:textId="143478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FF0C1A1" w14:textId="329C81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1B7973" w14:textId="124113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21F48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EC3146" w14:textId="625F39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2B192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1E15A200" w14:textId="63C07D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71CFE2" w14:textId="00E2F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naph</w:t>
            </w:r>
          </w:p>
        </w:tc>
        <w:tc>
          <w:tcPr>
            <w:tcW w:w="1778" w:type="pct"/>
            <w:shd w:val="clear" w:color="auto" w:fill="auto"/>
            <w:hideMark/>
          </w:tcPr>
          <w:p w14:paraId="59482B6B" w14:textId="184081B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5A1A944" w14:textId="4264B84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133D5E" w14:textId="05E770F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AF83D7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0EF1BD" w14:textId="03ADBB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CCC0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482C0FC0" w14:textId="0BBC8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00B3561" w14:textId="3EF49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phth</w:t>
            </w:r>
          </w:p>
        </w:tc>
        <w:tc>
          <w:tcPr>
            <w:tcW w:w="1778" w:type="pct"/>
            <w:shd w:val="clear" w:color="auto" w:fill="auto"/>
            <w:hideMark/>
          </w:tcPr>
          <w:p w14:paraId="2772ACBF" w14:textId="7CC1B9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AE596B7" w14:textId="6DAD7D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D6EA2" w14:textId="74D39B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CFA3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263F93" w14:textId="605BB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61D1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0A3C1462" w14:textId="5AD92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A0B9F3" w14:textId="5D6517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N-A-343</w:t>
            </w:r>
          </w:p>
        </w:tc>
        <w:tc>
          <w:tcPr>
            <w:tcW w:w="1778" w:type="pct"/>
            <w:shd w:val="clear" w:color="auto" w:fill="auto"/>
            <w:hideMark/>
          </w:tcPr>
          <w:p w14:paraId="25EE0AA8" w14:textId="61DEC4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5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511F52A" w14:textId="68140C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275A55" w14:textId="4CF748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B823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7A278D" w14:textId="10C994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4C18E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5E94D53" w14:textId="5773D6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7631C3F" w14:textId="3DE6A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463BC0D1" w14:textId="0735B13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i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59C23DB" w14:textId="02E8FB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B061C1" w14:textId="121869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320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C117F1" w14:textId="719EEE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040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86185E7" w14:textId="1202BF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E7F3685" w14:textId="72483D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04B74342" w14:textId="25282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D94C871" w14:textId="41F89D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BDBCB3" w14:textId="5FDA68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53A7F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A31D07" w14:textId="0E8FC3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9D6F6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3</w:t>
            </w:r>
          </w:p>
        </w:tc>
        <w:tc>
          <w:tcPr>
            <w:tcW w:w="457" w:type="pct"/>
            <w:shd w:val="clear" w:color="auto" w:fill="auto"/>
          </w:tcPr>
          <w:p w14:paraId="2755BAD2" w14:textId="06EBEF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01C6D447" w14:textId="305AD2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D 102807</w:t>
            </w:r>
          </w:p>
        </w:tc>
        <w:tc>
          <w:tcPr>
            <w:tcW w:w="1778" w:type="pct"/>
            <w:shd w:val="clear" w:color="auto" w:fill="auto"/>
            <w:hideMark/>
          </w:tcPr>
          <w:p w14:paraId="50ECC2B5" w14:textId="087B53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58EA9ADB" w14:textId="2F3175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C257A" w14:textId="3B439A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F75B7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FCC76A" w14:textId="70602E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7B03A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7EA2B28E" w14:textId="067CFC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948D957" w14:textId="1EECD4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nomel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A90E447" w14:textId="213E68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B78C98C" w14:textId="283DE7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4A9C9" w14:textId="53D8D2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29A8A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C67F61" w14:textId="107D40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117F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68394E24" w14:textId="35E4D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35D29EE" w14:textId="42A8FE8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1FF3B88E" w14:textId="0E39605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01EE578" w14:textId="2B63A1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7AF40CA" w14:textId="7C55FD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D3639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266C6" w14:textId="4938745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BDA33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00D170E9" w14:textId="284A2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A2AE3AC" w14:textId="7977B7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FAE3DA3" w14:textId="64D7C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9E5D1A6" w14:textId="2911E8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98C77E0" w14:textId="50A880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50F0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5542BF" w14:textId="699FECE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EE908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5</w:t>
            </w:r>
          </w:p>
        </w:tc>
        <w:tc>
          <w:tcPr>
            <w:tcW w:w="457" w:type="pct"/>
            <w:shd w:val="clear" w:color="auto" w:fill="auto"/>
          </w:tcPr>
          <w:p w14:paraId="612C4A59" w14:textId="65678D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5</w:t>
            </w:r>
          </w:p>
        </w:tc>
        <w:tc>
          <w:tcPr>
            <w:tcW w:w="812" w:type="pct"/>
            <w:shd w:val="clear" w:color="auto" w:fill="auto"/>
            <w:hideMark/>
          </w:tcPr>
          <w:p w14:paraId="092B372E" w14:textId="7DE54F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D45A854" w14:textId="60973AF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B500B1A" w14:textId="7479D4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1D5199" w14:textId="78C6D68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9D5C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DFC742" w14:textId="372745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EC049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0BEDEA59" w14:textId="6D5C86C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1" w:name="_Hlk175573893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  <w:bookmarkEnd w:id="1"/>
          </w:p>
        </w:tc>
        <w:tc>
          <w:tcPr>
            <w:tcW w:w="812" w:type="pct"/>
            <w:shd w:val="clear" w:color="auto" w:fill="auto"/>
            <w:hideMark/>
          </w:tcPr>
          <w:p w14:paraId="5C7A12D7" w14:textId="7B2D17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metazoline</w:t>
            </w:r>
          </w:p>
        </w:tc>
        <w:tc>
          <w:tcPr>
            <w:tcW w:w="1778" w:type="pct"/>
            <w:shd w:val="clear" w:color="auto" w:fill="auto"/>
            <w:hideMark/>
          </w:tcPr>
          <w:p w14:paraId="6F047BA9" w14:textId="722DA6A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7F221E5C" w14:textId="1E0797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96179" w14:textId="5AF3BD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88D0A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D036F8" w14:textId="47FCF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D9A08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C0144CC" w14:textId="550783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EF81F4" w14:textId="414415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F98AFCF" w14:textId="3B8821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53C1C68F" w14:textId="754118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49036A" w14:textId="4BEB34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F4E5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BD3594" w14:textId="4EB990C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BD215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8B1897B" w14:textId="1C5E15A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4EB4F7BF" w14:textId="07B93E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irazol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6BA1CE4" w14:textId="24EB54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1955F9BD" w14:textId="4F9963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34BDB0" w14:textId="125A89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305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14D7D8" w14:textId="310823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A9473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1AB9D12F" w14:textId="6070DA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6E1F0431" w14:textId="7DF4284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61603</w:t>
            </w:r>
          </w:p>
        </w:tc>
        <w:tc>
          <w:tcPr>
            <w:tcW w:w="1778" w:type="pct"/>
            <w:shd w:val="clear" w:color="auto" w:fill="auto"/>
            <w:hideMark/>
          </w:tcPr>
          <w:p w14:paraId="5097F28C" w14:textId="2B6ACF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66905E9" w14:textId="05D51D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0BAABA" w14:textId="76148E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2F3A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5E0E89" w14:textId="2C080ED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60728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D62E779" w14:textId="7D89A1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E15F624" w14:textId="659AC4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2" w:name="_Hlk1837934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nidine</w:t>
            </w:r>
            <w:bookmarkEnd w:id="2"/>
          </w:p>
        </w:tc>
        <w:tc>
          <w:tcPr>
            <w:tcW w:w="1778" w:type="pct"/>
            <w:shd w:val="clear" w:color="auto" w:fill="auto"/>
            <w:hideMark/>
          </w:tcPr>
          <w:p w14:paraId="28FC83F8" w14:textId="2915148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DB7B33B" w14:textId="1A3D97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526DE3" w14:textId="5B63A70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42A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18FB8" w14:textId="4AD2278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1339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63367FEF" w14:textId="43ADC1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AA1CF6C" w14:textId="565703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K14,304 (brimonidine)</w:t>
            </w:r>
          </w:p>
        </w:tc>
        <w:tc>
          <w:tcPr>
            <w:tcW w:w="1778" w:type="pct"/>
            <w:shd w:val="clear" w:color="auto" w:fill="auto"/>
            <w:hideMark/>
          </w:tcPr>
          <w:p w14:paraId="1A5FB378" w14:textId="41A4AB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190C04D9" w14:textId="4F9CC96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A84AE06" w14:textId="7D22C6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9AB5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4E725B" w14:textId="473119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86058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1BAA75BF" w14:textId="7BEFC6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38F8255" w14:textId="3CD6E8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uanabenz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43447077" w14:textId="75253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3A387655" w14:textId="42AFAE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7902B6" w14:textId="23206B2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9217A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1505E7" w14:textId="67266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90541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8C7291E" w14:textId="38AAD3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FF6189E" w14:textId="7573DB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3" w:name="OLE_LINK2"/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xonidine</w:t>
            </w:r>
            <w:bookmarkEnd w:id="3"/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984CBCD" w14:textId="1B541A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2DBA9912" w14:textId="43D7822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D5FE57" w14:textId="6A8F17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955A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69C1E7" w14:textId="27A2A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40A73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B046C8E" w14:textId="0C6EC0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15AC868" w14:textId="0B8150C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A03140F" w14:textId="432A2E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E7F293E" w14:textId="429BF2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55565C" w14:textId="3F5DF1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BB3D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8B3908" w14:textId="4AC9CE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7B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AB415AE" w14:textId="0E2EDA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1F82A82" w14:textId="73C57F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oprolol</w:t>
            </w:r>
          </w:p>
        </w:tc>
        <w:tc>
          <w:tcPr>
            <w:tcW w:w="1778" w:type="pct"/>
            <w:shd w:val="clear" w:color="auto" w:fill="auto"/>
            <w:hideMark/>
          </w:tcPr>
          <w:p w14:paraId="01D71F54" w14:textId="39A5F52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0DAF54" w14:textId="0A691F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z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z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9703A1" w14:textId="320BDA7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00B7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DF0539" w14:textId="4B003B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D85AE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CE90287" w14:textId="429B345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256D26" w14:textId="69B0C1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biv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3646316C" w14:textId="3DF30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BC81259" w14:textId="2ABEA8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G5lYml2b2xvbCBpcyBhIEdSSy/Osi1hcnJlc3Rp
biBiaWFzZWQgY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G5lYml2b2xvbCBpcyBhIEdSSy/Osi1hcnJlc3Rp
biBiaWFzZWQgY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CC590B" w14:textId="1574860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07AB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2E8CA" w14:textId="2D931E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597B2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74C9DA0" w14:textId="0AA1E7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D67BFB" w14:textId="5212D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cindol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161D79A3" w14:textId="4201B6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4655AB" w14:textId="7F59AC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F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F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4, 3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8D13DA" w14:textId="4F5151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A014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80ECE4" w14:textId="414211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0C9DE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0E3992CB" w14:textId="3415B1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C126DCD" w14:textId="1147E5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prenol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C9C0C16" w14:textId="78DF00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DB13155" w14:textId="3152D0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08&lt;/Year&gt;&lt;RecNum&gt;119&lt;/RecNum&gt;&lt;DisplayText&gt;&lt;style face="superscript"&gt;[36]&lt;/style&gt;&lt;/DisplayText&gt;&lt;record&gt;&lt;rec-number&gt;119&lt;/rec-number&gt;&lt;foreign-keys&gt;&lt;key app="EN" db-id="rwxx0xz2ifzazme0927v0vvc5ftxrwzr0pxe" timestamp="1723791973"&gt;119&lt;/key&gt;&lt;/foreign-keys&gt;&lt;ref-type name="Journal Article"&gt;17&lt;/ref-type&gt;&lt;contributors&gt;&lt;authors&gt;&lt;author&gt;Kim, Il-Man&lt;/author&gt;&lt;author&gt;Tilley, Douglas G.&lt;/author&gt;&lt;author&gt;Chen, Juhsien&lt;/author&gt;&lt;author&gt;Salazar, Natasha C.&lt;/author&gt;&lt;author&gt;Whalen, Erin J.&lt;/author&gt;&lt;author&gt;Violin, Jonathan D.&lt;/author&gt;&lt;author&gt;Rockman, Howard A.&lt;/author&gt;&lt;/authors&gt;&lt;/contributors&gt;&lt;titles&gt;&lt;title&gt;β-Blockers alprenolol and carvedilol stimulate β-arrestin-mediated EGFR transactivatio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4555-14560&lt;/pages&gt;&lt;volume&gt;105&lt;/volume&gt;&lt;number&gt;38&lt;/number&gt;&lt;dates&gt;&lt;year&gt;2008&lt;/year&gt;&lt;pub-dates&gt;&lt;date&gt;Sep 23&lt;/date&gt;&lt;/pub-dates&gt;&lt;/dates&gt;&lt;isbn&gt;0027-8424&lt;/isbn&gt;&lt;accession-num&gt;WOS:000259592400060&lt;/accession-num&gt;&lt;work-type&gt;Article&lt;/work-type&gt;&lt;urls&gt;&lt;related-urls&gt;&lt;url&gt;&lt;style face="underline" font="default" size="100%"&gt;&amp;lt;Go to ISI&amp;gt;://WOS:000259592400060&lt;/style&gt;&lt;/url&gt;&lt;/related-urls&gt;&lt;/urls&gt;&lt;electronic-resource-num&gt;10.1073/pnas.080474510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1EB1A6" w14:textId="11BE7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3F9A4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F898F" w14:textId="7E503CF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8CF41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979EB55" w14:textId="35CCB24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87BDDBB" w14:textId="51C1237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4" w:name="OLE_LINK1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D-101-D1</w:t>
            </w:r>
            <w:bookmarkEnd w:id="4"/>
          </w:p>
        </w:tc>
        <w:tc>
          <w:tcPr>
            <w:tcW w:w="1778" w:type="pct"/>
            <w:shd w:val="clear" w:color="auto" w:fill="auto"/>
            <w:hideMark/>
          </w:tcPr>
          <w:p w14:paraId="1C8B65FF" w14:textId="179DBB9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306B8EE" w14:textId="3F9F51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F93E28" w14:textId="43F16A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D5F8A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92051F" w14:textId="0E0EB2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DB4B9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F2E7219" w14:textId="7DD20E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3F04EE1" w14:textId="554626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5F28AFC8" w14:textId="65ECF8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F9F4E6E" w14:textId="1BC07F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, 3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8E7342" w14:textId="3D9087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E82D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D238E7" w14:textId="7FB21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DDF4D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E70DB21" w14:textId="76CCEC6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506F722" w14:textId="33DC1D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414269BC" w14:textId="544388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C9848A4" w14:textId="4436F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727CF9" w14:textId="2927B18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885AF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E8735C" w14:textId="5C32A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E55B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0D6F6C9" w14:textId="649C2B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BC173" w14:textId="6A9352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ichloroisoproteren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5323814B" w14:textId="3DD960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D1EB31" w14:textId="57E9A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262A45" w14:textId="7A38B99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538914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312BF5" w14:textId="4D16F81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702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F417BA3" w14:textId="760248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4D35A2" w14:textId="41C64B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alme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0852F847" w14:textId="6E9CD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D360EA8" w14:textId="50C533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D17A1CD" w14:textId="4DDD33A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F7245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307DEB" w14:textId="662B1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5B8CF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B083E9D" w14:textId="509181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F3ADAF4" w14:textId="3E310E8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ind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000400E8" w14:textId="0001A9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A134172" w14:textId="7E853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11312C" w14:textId="0FC2799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28ADA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A734EE" w14:textId="2D38DA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A640E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5EE401C" w14:textId="7919EA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1427AB" w14:textId="065715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soetha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4CBEC78" w14:textId="255649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BFAB7D" w14:textId="2399D69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16FFF8" w14:textId="7E22AA2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4E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982B31" w14:textId="289AC4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BDD83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5400E5" w14:textId="725151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A1C4830" w14:textId="37C458D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clopentylbutaneph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A3298DB" w14:textId="64359D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E5BE62" w14:textId="42C8D1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F993D48" w14:textId="12C57BF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E25A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966861D" w14:textId="4C5877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33E92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953BF75" w14:textId="34B825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B83E56B" w14:textId="52B308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hylnorepineph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A778B3F" w14:textId="666147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D315559" w14:textId="402CF5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cmFrZTwvQXV0aG9yPjxZZWFyPjIwMDg8L1llYXI+PFJl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119888" w14:textId="28A40E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24F270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D0E725" w14:textId="1EA9C7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40572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DDE44E0" w14:textId="179116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5D1FEE" w14:textId="5CE4BA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9</w:t>
            </w:r>
          </w:p>
        </w:tc>
        <w:tc>
          <w:tcPr>
            <w:tcW w:w="1778" w:type="pct"/>
            <w:shd w:val="clear" w:color="auto" w:fill="auto"/>
            <w:hideMark/>
          </w:tcPr>
          <w:p w14:paraId="50F0376D" w14:textId="6BFEDC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8BADC17" w14:textId="561178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ZXJpb2RpY2FsPjxmdWxsLXRpdGxlPkogQmlvbCBDaGVt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ZXJpb2RpY2FsPjxmdWxsLXRpdGxlPkogQmlvbCBDaGVt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1349FD" w14:textId="739A25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D3EDC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5938A" w14:textId="61999D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C9F1D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751A9BA" w14:textId="3420D0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ED337" w14:textId="630524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4</w:t>
            </w:r>
          </w:p>
        </w:tc>
        <w:tc>
          <w:tcPr>
            <w:tcW w:w="1778" w:type="pct"/>
            <w:shd w:val="clear" w:color="auto" w:fill="auto"/>
            <w:hideMark/>
          </w:tcPr>
          <w:p w14:paraId="61D68F01" w14:textId="57063E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B8AC8F1" w14:textId="6B52C0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ZXJpb2RpY2FsPjxmdWxsLXRpdGxlPkogQmlvbCBDaGVt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ZXJpb2RpY2FsPjxmdWxsLXRpdGxlPkogQmlvbCBDaGVt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752C9B" w14:textId="164BB2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D021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0A2336" w14:textId="4F9C35F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F5A0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7906DAA" w14:textId="69EDB7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3103068" w14:textId="6E4913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enoter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4AD5EC6" w14:textId="722DEF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102F07B" w14:textId="4AA8F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FE5FD9" w14:textId="18D0A2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15B16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3D32C3" w14:textId="69A89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D157C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DFB2769" w14:textId="5F9CAA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224211" w14:textId="047FFC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'-methoxyfen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21C16655" w14:textId="021C97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6FED5B2" w14:textId="072F0DA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389C1D2" w14:textId="4958BC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962BE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AFB0AC" w14:textId="4F4441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1969B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54CEBA7" w14:textId="183997E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FA346D" w14:textId="3D0424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3493446E" w14:textId="5FAD3C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C3B7C27" w14:textId="4F4FDF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D4F16F" w14:textId="4116E33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093A9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D46BE" w14:textId="041E3C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1EFBC5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C9C2BB3" w14:textId="74864A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51A37B7" w14:textId="62E754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6389AC47" w14:textId="533113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618C420" w14:textId="5C7E3C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983CE" w14:textId="1F28CA1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23F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3EE7D2" w14:textId="581A8D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03B7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9B7ADB2" w14:textId="5EE6A2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E06AF82" w14:textId="0E457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1-9</w:t>
            </w:r>
          </w:p>
        </w:tc>
        <w:tc>
          <w:tcPr>
            <w:tcW w:w="1778" w:type="pct"/>
            <w:shd w:val="clear" w:color="auto" w:fill="auto"/>
            <w:hideMark/>
          </w:tcPr>
          <w:p w14:paraId="063BFB86" w14:textId="4D3EDD3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ADE3669" w14:textId="4D8684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arr&lt;/Author&gt;&lt;Year&gt;2016&lt;/Year&gt;&lt;RecNum&gt;175&lt;/RecNum&gt;&lt;DisplayText&gt;&lt;style face="superscript"&gt;[45]&lt;/style&gt;&lt;/DisplayText&gt;&lt;record&gt;&lt;rec-number&gt;175&lt;/rec-number&gt;&lt;foreign-keys&gt;&lt;key app="EN" db-id="rwxx0xz2ifzazme0927v0vvc5ftxrwzr0pxe" timestamp="1723886332"&gt;175&lt;/key&gt;&lt;/foreign-keys&gt;&lt;ref-type name="Journal Article"&gt;17&lt;/ref-type&gt;&lt;contributors&gt;&lt;authors&gt;&lt;author&gt;Carr, Richard, III&lt;/author&gt;&lt;author&gt;Schilling, Justin&lt;/author&gt;&lt;author&gt;Song, Jianliang&lt;/author&gt;&lt;author&gt;Carter, Rhonda L.&lt;/author&gt;&lt;author&gt;Du, Yang&lt;/author&gt;&lt;author&gt;Yoo, Sungsoo M.&lt;/author&gt;&lt;author&gt;Traynham, Christopher J.&lt;/author&gt;&lt;author&gt;Koch, Walter J.&lt;/author&gt;&lt;author&gt;Cheung, Joseph Y.&lt;/author&gt;&lt;author&gt;Tilley, Douglas G.&lt;/author&gt;&lt;author&gt;Benovic, Jeffrey L.&lt;/author&gt;&lt;/authors&gt;&lt;/contributors&gt;&lt;titles&gt;&lt;title&gt;&lt;style face="normal" font="default" charset="161" size="100%"&gt;β-arrestin-biased signaling through the β2-adrenergic receptor promotes cardiomyocyte contraction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E4107-E4116&lt;/pages&gt;&lt;volume&gt;113&lt;/volume&gt;&lt;number&gt;28&lt;/number&gt;&lt;dates&gt;&lt;year&gt;2016&lt;/year&gt;&lt;pub-dates&gt;&lt;date&gt;Jul 12&lt;/date&gt;&lt;/pub-dates&gt;&lt;/dates&gt;&lt;isbn&gt;0027-8424&lt;/isbn&gt;&lt;accession-num&gt;WOS:000379694100017&lt;/accession-num&gt;&lt;work-type&gt;Article&lt;/work-type&gt;&lt;urls&gt;&lt;related-urls&gt;&lt;url&gt;&lt;style face="underline" font="default" size="100%"&gt;&amp;lt;Go to ISI&amp;gt;://WOS:000379694100017&lt;/style&gt;&lt;/url&gt;&lt;/related-urls&gt;&lt;/urls&gt;&lt;electronic-resource-num&gt;10.1073/pnas.1606267113d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5C26EC" w14:textId="39DA5AB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E3B1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24EA0" w14:textId="0A2CF5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F335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C5DB41" w14:textId="50F3A5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4C10A3C" w14:textId="368F55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moter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2511B79" w14:textId="30CB3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8D7395C" w14:textId="6ED8057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C127BF" w14:textId="43C0433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4396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2F62" w14:textId="2F2EDF9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7CA1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912F557" w14:textId="2E2857C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5F2327" w14:textId="48791B2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2</w:t>
            </w:r>
          </w:p>
        </w:tc>
        <w:tc>
          <w:tcPr>
            <w:tcW w:w="1778" w:type="pct"/>
            <w:shd w:val="clear" w:color="auto" w:fill="auto"/>
            <w:hideMark/>
          </w:tcPr>
          <w:p w14:paraId="701FBF41" w14:textId="2BDC78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1DF185A" w14:textId="736ED3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A7B66E" w14:textId="26B6153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D859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1EA69F" w14:textId="1FEA76B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EB129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62E4D40" w14:textId="5CBD78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358CE9" w14:textId="175AEC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4</w:t>
            </w:r>
          </w:p>
        </w:tc>
        <w:tc>
          <w:tcPr>
            <w:tcW w:w="1778" w:type="pct"/>
            <w:shd w:val="clear" w:color="auto" w:fill="auto"/>
            <w:hideMark/>
          </w:tcPr>
          <w:p w14:paraId="2988F3B5" w14:textId="2128B1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5843EF" w14:textId="623AA0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0CD4CFF" w14:textId="7F32EBB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BA79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0E8449" w14:textId="06E54D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5B4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0484786" w14:textId="6BBAA66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24B1A5" w14:textId="095656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12</w:t>
            </w:r>
          </w:p>
        </w:tc>
        <w:tc>
          <w:tcPr>
            <w:tcW w:w="1778" w:type="pct"/>
            <w:shd w:val="clear" w:color="auto" w:fill="auto"/>
            <w:hideMark/>
          </w:tcPr>
          <w:p w14:paraId="002CE05C" w14:textId="3E0F84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F896E52" w14:textId="7FCECD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FD712F" w14:textId="365A2B7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894DD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0F9DA4" w14:textId="5C880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1F6F9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67F2189" w14:textId="728ED3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2092450" w14:textId="7FECB2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actop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275C7A7A" w14:textId="34D594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C422862" w14:textId="46BF73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45199" w14:textId="5113FB4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BD98B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EBD61E" w14:textId="537B06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81FFA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B743F67" w14:textId="6C4EE9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139CA2A" w14:textId="463647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bu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D4BCC59" w14:textId="64F128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69B1402" w14:textId="22D3A0C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123A94" w14:textId="065B3BF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5072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FB0F8F" w14:textId="519940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90A48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B4576A" w14:textId="2A4DA5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04FAF8" w14:textId="25B116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igenam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78C4E26" w14:textId="6D1558E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5181EC9" w14:textId="402CCA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jxzdHlsZSBmYWNlPSJub3JtYWwiIGZvbnQ9ImRl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8B54F4" w14:textId="3961FDB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662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5E1B1A" w14:textId="4C36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429E6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C912DAE" w14:textId="7FE44C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C35C63" w14:textId="428A3E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1-S </w:t>
            </w:r>
          </w:p>
        </w:tc>
        <w:tc>
          <w:tcPr>
            <w:tcW w:w="1778" w:type="pct"/>
            <w:shd w:val="clear" w:color="auto" w:fill="auto"/>
            <w:hideMark/>
          </w:tcPr>
          <w:p w14:paraId="149EB7B5" w14:textId="7A6C5D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F4FBA62" w14:textId="625C0EC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547C5D" w14:textId="719270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02E0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ED7075" w14:textId="36C0AE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004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45AF04" w14:textId="7BDFA18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9AD4416" w14:textId="00B4CD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vedilol</w:t>
            </w:r>
          </w:p>
        </w:tc>
        <w:tc>
          <w:tcPr>
            <w:tcW w:w="1778" w:type="pct"/>
            <w:shd w:val="clear" w:color="auto" w:fill="auto"/>
            <w:hideMark/>
          </w:tcPr>
          <w:p w14:paraId="4005AFE0" w14:textId="20E09F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9EA2F48" w14:textId="06E9DD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isler&lt;/Author&gt;&lt;Year&gt;2007&lt;/Year&gt;&lt;RecNum&gt;67&lt;/RecNum&gt;&lt;DisplayText&gt;&lt;style face="superscript"&gt;[50]&lt;/style&gt;&lt;/DisplayText&gt;&lt;record&gt;&lt;rec-number&gt;67&lt;/rec-number&gt;&lt;foreign-keys&gt;&lt;key app="EN" db-id="rwxx0xz2ifzazme0927v0vvc5ftxrwzr0pxe" timestamp="1723534804"&gt;67&lt;/key&gt;&lt;/foreign-keys&gt;&lt;ref-type name="Journal Article"&gt;17&lt;/ref-type&gt;&lt;contributors&gt;&lt;authors&gt;&lt;author&gt;Wisler, James W.&lt;/author&gt;&lt;author&gt;DeWire, Scott M.&lt;/author&gt;&lt;author&gt;Whalen, Erin J.&lt;/author&gt;&lt;author&gt;Violin, Jonathan D.&lt;/author&gt;&lt;author&gt;Drake, Matthew T.&lt;/author&gt;&lt;author&gt;Ahn, Seungkirl&lt;/author&gt;&lt;author&gt;Shenoy, Sudha K.&lt;/author&gt;&lt;author&gt;Lefkowitz, Robert J.&lt;/author&gt;&lt;/authors&gt;&lt;/contributors&gt;&lt;titles&gt;&lt;title&gt;A unique mechanism of β-blocker action: Carvedilol stimulates β-arrestin signa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6657-16662&lt;/pages&gt;&lt;volume&gt;104&lt;/volume&gt;&lt;number&gt;42&lt;/number&gt;&lt;dates&gt;&lt;year&gt;2007&lt;/year&gt;&lt;pub-dates&gt;&lt;date&gt;Oct 16&lt;/date&gt;&lt;/pub-dates&gt;&lt;/dates&gt;&lt;isbn&gt;0027-8424&lt;/isbn&gt;&lt;accession-num&gt;WOS:000250373400049&lt;/accession-num&gt;&lt;work-type&gt;Article&lt;/work-type&gt;&lt;urls&gt;&lt;related-urls&gt;&lt;url&gt;&lt;style face="underline" font="default" size="100%"&gt;&amp;lt;Go to ISI&amp;gt;://WOS:000250373400049&lt;/style&gt;&lt;/url&gt;&lt;/related-urls&gt;&lt;/urls&gt;&lt;electronic-resource-num&gt;10.1073/pnas.070793610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568A75" w14:textId="4824AE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57FE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3BD59" w14:textId="1E6225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3D6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22191FE" w14:textId="4D44D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8062ED" w14:textId="135800C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pranolol</w:t>
            </w:r>
          </w:p>
        </w:tc>
        <w:tc>
          <w:tcPr>
            <w:tcW w:w="1778" w:type="pct"/>
            <w:shd w:val="clear" w:color="auto" w:fill="auto"/>
            <w:hideMark/>
          </w:tcPr>
          <w:p w14:paraId="3BD3F656" w14:textId="66E7F9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250F489" w14:textId="4DB9A0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CC58B" w14:textId="36C1FE1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243E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0A99ED" w14:textId="68CB59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BFD06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ACA4247" w14:textId="648A6A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AA8E7A" w14:textId="4CEA7D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5" w:name="OLE_LINK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18,551</w:t>
            </w:r>
            <w:bookmarkEnd w:id="5"/>
          </w:p>
        </w:tc>
        <w:tc>
          <w:tcPr>
            <w:tcW w:w="1778" w:type="pct"/>
            <w:shd w:val="clear" w:color="auto" w:fill="auto"/>
            <w:hideMark/>
          </w:tcPr>
          <w:p w14:paraId="0E245F88" w14:textId="668417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3E9047" w14:textId="0F38D1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255CE1" w14:textId="3A31C3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AF884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33C90" w14:textId="758970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973C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8533891" w14:textId="118E0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6007771" w14:textId="1C5D74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o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AED1415" w14:textId="57194A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21DE35F" w14:textId="191C09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6F1B3F" w14:textId="6FA8862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65F9F0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691448" w14:textId="4D0C92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3BE14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B5CE9DC" w14:textId="7DAA87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93D3EF4" w14:textId="3BADF3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3959</w:t>
            </w:r>
          </w:p>
        </w:tc>
        <w:tc>
          <w:tcPr>
            <w:tcW w:w="1778" w:type="pct"/>
            <w:shd w:val="clear" w:color="auto" w:fill="auto"/>
            <w:hideMark/>
          </w:tcPr>
          <w:p w14:paraId="476897AC" w14:textId="75D046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2F93C9" w14:textId="02B271A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26B110" w14:textId="4F4545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85BD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7509FE" w14:textId="4D651E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0D216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E467CA2" w14:textId="121FAF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3C734E0" w14:textId="56845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38393</w:t>
            </w:r>
          </w:p>
        </w:tc>
        <w:tc>
          <w:tcPr>
            <w:tcW w:w="1778" w:type="pct"/>
            <w:shd w:val="clear" w:color="auto" w:fill="auto"/>
            <w:hideMark/>
          </w:tcPr>
          <w:p w14:paraId="0B327BED" w14:textId="7FFC02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7BFAA3" w14:textId="0577B7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FC05F" w14:textId="424AFB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5821F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63702E" w14:textId="47C785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D3657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5922A3B1" w14:textId="64902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E9188C" w14:textId="612811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2957</w:t>
            </w:r>
          </w:p>
        </w:tc>
        <w:tc>
          <w:tcPr>
            <w:tcW w:w="1778" w:type="pct"/>
            <w:shd w:val="clear" w:color="auto" w:fill="auto"/>
            <w:hideMark/>
          </w:tcPr>
          <w:p w14:paraId="4C867F3D" w14:textId="40D79C8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1A072B6" w14:textId="4802EE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8E83C9" w14:textId="135D95F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ADB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53CD23" w14:textId="6C1AC9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F17C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7FC3C83C" w14:textId="0865B2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396AFC" w14:textId="20EEAF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7434</w:t>
            </w:r>
          </w:p>
        </w:tc>
        <w:tc>
          <w:tcPr>
            <w:tcW w:w="1778" w:type="pct"/>
            <w:shd w:val="clear" w:color="auto" w:fill="auto"/>
            <w:hideMark/>
          </w:tcPr>
          <w:p w14:paraId="1E6D58D6" w14:textId="3B890C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84E38FD" w14:textId="5F5DD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D9FD57" w14:textId="3BECED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72BE0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62805A" w14:textId="4D86E7A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E2B75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646E08B" w14:textId="4083F3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A14D3E" w14:textId="14E59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5670</w:t>
            </w:r>
          </w:p>
        </w:tc>
        <w:tc>
          <w:tcPr>
            <w:tcW w:w="1778" w:type="pct"/>
            <w:shd w:val="clear" w:color="auto" w:fill="auto"/>
            <w:hideMark/>
          </w:tcPr>
          <w:p w14:paraId="51A56DD3" w14:textId="46350AF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B6975D5" w14:textId="3E2108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433366D" w14:textId="67DA1D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C3400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D8AD33" w14:textId="0BF1C9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67959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47B0A16" w14:textId="212379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58BFFA" w14:textId="04F4B6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0</w:t>
            </w:r>
          </w:p>
        </w:tc>
        <w:tc>
          <w:tcPr>
            <w:tcW w:w="1778" w:type="pct"/>
            <w:shd w:val="clear" w:color="auto" w:fill="auto"/>
            <w:hideMark/>
          </w:tcPr>
          <w:p w14:paraId="781DF68E" w14:textId="428514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5B469DA" w14:textId="6EC909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43C295" w14:textId="654DA9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1FFF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BBBC617" w14:textId="3E7BE5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AB60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010326A" w14:textId="68FC31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2900086" w14:textId="3AFBA6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35</w:t>
            </w:r>
          </w:p>
        </w:tc>
        <w:tc>
          <w:tcPr>
            <w:tcW w:w="1778" w:type="pct"/>
            <w:shd w:val="clear" w:color="auto" w:fill="auto"/>
            <w:hideMark/>
          </w:tcPr>
          <w:p w14:paraId="1E5832C1" w14:textId="10A6C54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F7B2D33" w14:textId="616F102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D15EA3" w14:textId="6381DF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353BE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8C9DEE" w14:textId="1090D4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3781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6AC662C" w14:textId="2E09BC6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873193F" w14:textId="3B3B95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F-06649751 (CVL-751, </w:t>
            </w:r>
            <w:proofErr w:type="spellStart"/>
            <w:r w:rsidR="00DF6F0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vapand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1EF69023" w14:textId="2F5D96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85AF573" w14:textId="1ACF49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ones-Tabah&lt;/Author&gt;&lt;Year&gt;2021&lt;/Year&gt;&lt;RecNum&gt;139&lt;/RecNum&gt;&lt;DisplayText&gt;&lt;style face="superscript"&gt;[54]&lt;/style&gt;&lt;/DisplayText&gt;&lt;record&gt;&lt;rec-number&gt;139&lt;/rec-number&gt;&lt;foreign-keys&gt;&lt;key app="EN" db-id="rwxx0xz2ifzazme0927v0vvc5ftxrwzr0pxe" timestamp="1723816562"&gt;139&lt;/key&gt;&lt;key app="ENWeb" db-id=""&gt;0&lt;/key&gt;&lt;/foreign-keys&gt;&lt;ref-type name="Journal Article"&gt;17&lt;/ref-type&gt;&lt;contributors&gt;&lt;authors&gt;&lt;author&gt;Jones-Tabah, J.&lt;/author&gt;&lt;author&gt;Mohammad, H.&lt;/author&gt;&lt;author&gt;Paulus, E. G.&lt;/author&gt;&lt;author&gt;Clarke, P. B. S.&lt;/author&gt;&lt;author&gt;Hebert, T. E.&lt;/author&gt;&lt;/authors&gt;&lt;/contributors&gt;&lt;auth-address&gt;Department of Pharmacology and Therapeutics, McGill University, Montreal, QC, Canada.&lt;/auth-address&gt;&lt;titles&gt;&lt;title&gt;The signaling and pharmacology of the dopamine D1 receptor&lt;/title&gt;&lt;secondary-title&gt;Frontiers in Cellular Neuroscience&lt;/secondary-title&gt;&lt;/titles&gt;&lt;periodical&gt;&lt;full-title&gt;Frontiers in Cellular Neuroscience&lt;/full-title&gt;&lt;/periodical&gt;&lt;pages&gt;806618&lt;/pages&gt;&lt;volume&gt;15&lt;/volume&gt;&lt;edition&gt;2022/02/04&lt;/edition&gt;&lt;keywords&gt;&lt;keyword&gt;G protein-coupled receptors&lt;/keyword&gt;&lt;keyword&gt;Parkinson&amp;apos;s Disease&lt;/keyword&gt;&lt;keyword&gt;biased agonism&lt;/keyword&gt;&lt;keyword&gt;cognitive impairment (CI)&lt;/keyword&gt;&lt;keyword&gt;dopamine D1 receptor&lt;/keyword&gt;&lt;keyword&gt;drug development&lt;/keyword&gt;&lt;keyword&gt;intracellular signaling&lt;/keyword&gt;&lt;keyword&gt;commercial or financial relationships that could be construed as a potential&lt;/keyword&gt;&lt;keyword&gt;conflict of interest.&lt;/keyword&gt;&lt;/keywords&gt;&lt;dates&gt;&lt;year&gt;2021&lt;/year&gt;&lt;/dates&gt;&lt;isbn&gt;1662-5102 (Print)&amp;#xD;1662-5102 (Electronic)&amp;#xD;1662-5102 (Linking)&lt;/isbn&gt;&lt;accession-num&gt;35110997&lt;/accession-num&gt;&lt;urls&gt;&lt;related-urls&gt;&lt;url&gt;https://www.ncbi.nlm.nih.gov/pubmed/35110997&lt;/url&gt;&lt;/related-urls&gt;&lt;/urls&gt;&lt;custom2&gt;PMC8801442&lt;/custom2&gt;&lt;electronic-resource-num&gt;10.3389/fncel.2021.80661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2CFCB9" w14:textId="2486F02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920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2850CF" w14:textId="584885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B0D4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F53F9DE" w14:textId="468E2C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DD59217" w14:textId="0ED86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8294</w:t>
            </w:r>
          </w:p>
        </w:tc>
        <w:tc>
          <w:tcPr>
            <w:tcW w:w="1778" w:type="pct"/>
            <w:shd w:val="clear" w:color="auto" w:fill="auto"/>
            <w:hideMark/>
          </w:tcPr>
          <w:p w14:paraId="5A3BA7AB" w14:textId="318C4763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7B8DF6A" w14:textId="52FFC6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43D68C" w14:textId="3A5FC30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F09A1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E834B4" w14:textId="51DA620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A9BA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C58364C" w14:textId="57411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57253B3" w14:textId="73A56D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6142</w:t>
            </w:r>
          </w:p>
        </w:tc>
        <w:tc>
          <w:tcPr>
            <w:tcW w:w="1778" w:type="pct"/>
            <w:shd w:val="clear" w:color="auto" w:fill="auto"/>
            <w:hideMark/>
          </w:tcPr>
          <w:p w14:paraId="3FA70B13" w14:textId="7CEBEEBC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6C964AC" w14:textId="5D6ADB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E5674B9" w14:textId="7727C36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F9F8B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8A72ED" w14:textId="46551B0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7E58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70F1CF7" w14:textId="766387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DD80C8" w14:textId="4F27DB2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1119</w:t>
            </w:r>
          </w:p>
        </w:tc>
        <w:tc>
          <w:tcPr>
            <w:tcW w:w="1778" w:type="pct"/>
            <w:shd w:val="clear" w:color="auto" w:fill="auto"/>
            <w:hideMark/>
          </w:tcPr>
          <w:p w14:paraId="32AC6864" w14:textId="69FE6C5A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B7FDA46" w14:textId="4433A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FB4288" w14:textId="02E58E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1EC82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C89480" w14:textId="15C747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5F4A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BFE1C09" w14:textId="6351AE4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B771C7" w14:textId="29D719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2334</w:t>
            </w:r>
          </w:p>
        </w:tc>
        <w:tc>
          <w:tcPr>
            <w:tcW w:w="1778" w:type="pct"/>
            <w:shd w:val="clear" w:color="auto" w:fill="auto"/>
            <w:hideMark/>
          </w:tcPr>
          <w:p w14:paraId="67E80F85" w14:textId="00290C9C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B9924B0" w14:textId="4A09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B9BB1" w14:textId="7D21396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367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3422A9" w14:textId="4CF077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22A3A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FB86D9" w14:textId="6602C6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1EC499A" w14:textId="1E865F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75</w:t>
            </w:r>
          </w:p>
        </w:tc>
        <w:tc>
          <w:tcPr>
            <w:tcW w:w="1778" w:type="pct"/>
            <w:shd w:val="clear" w:color="auto" w:fill="auto"/>
            <w:hideMark/>
          </w:tcPr>
          <w:p w14:paraId="3B255403" w14:textId="0D9D0A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EA3D724" w14:textId="793BD1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817D68" w14:textId="6E817F3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E7E59E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D7C1" w14:textId="046FC2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61C3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D2EF726" w14:textId="597AFB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9EB4C1" w14:textId="0370E5D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0006</w:t>
            </w:r>
          </w:p>
        </w:tc>
        <w:tc>
          <w:tcPr>
            <w:tcW w:w="1778" w:type="pct"/>
            <w:shd w:val="clear" w:color="auto" w:fill="auto"/>
            <w:hideMark/>
          </w:tcPr>
          <w:p w14:paraId="6E3707FD" w14:textId="5480F2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8FADDB6" w14:textId="2BE5B0C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DF34E8" w14:textId="4B1882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1740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B508E0" w14:textId="604B70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224A3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A291EE" w14:textId="5DFF3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386462D" w14:textId="2DCC38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94</w:t>
            </w:r>
          </w:p>
        </w:tc>
        <w:tc>
          <w:tcPr>
            <w:tcW w:w="1778" w:type="pct"/>
            <w:shd w:val="clear" w:color="auto" w:fill="auto"/>
            <w:hideMark/>
          </w:tcPr>
          <w:p w14:paraId="73D06B51" w14:textId="13EF24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661E402" w14:textId="33D2AC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FE44" w14:textId="7474D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C640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D845E" w14:textId="1C03E0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CBED0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C4F9EB4" w14:textId="22729A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95202EF" w14:textId="0DC511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</w:t>
            </w:r>
          </w:p>
        </w:tc>
        <w:tc>
          <w:tcPr>
            <w:tcW w:w="1778" w:type="pct"/>
            <w:shd w:val="clear" w:color="auto" w:fill="auto"/>
            <w:hideMark/>
          </w:tcPr>
          <w:p w14:paraId="00F070CB" w14:textId="3AC24C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100806F" w14:textId="4246E0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01D5F7" w14:textId="4B4BF7A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A1B15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E3861" w14:textId="5FA7DB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D5AFE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567655A" w14:textId="218DFF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C9033C" w14:textId="758835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S1547</w:t>
            </w:r>
          </w:p>
        </w:tc>
        <w:tc>
          <w:tcPr>
            <w:tcW w:w="1778" w:type="pct"/>
            <w:shd w:val="clear" w:color="auto" w:fill="auto"/>
            <w:hideMark/>
          </w:tcPr>
          <w:p w14:paraId="14032843" w14:textId="35B7A26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C6930B1" w14:textId="2D6423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CB92ED" w14:textId="2A7DBA6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945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7A42C4" w14:textId="671D28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317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581A624" w14:textId="5F8922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56A162" w14:textId="6AA7E1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1</w:t>
            </w:r>
          </w:p>
        </w:tc>
        <w:tc>
          <w:tcPr>
            <w:tcW w:w="1778" w:type="pct"/>
            <w:shd w:val="clear" w:color="auto" w:fill="auto"/>
            <w:hideMark/>
          </w:tcPr>
          <w:p w14:paraId="5315BCEE" w14:textId="7FF18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34652C41" w14:textId="78106F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FBE4F" w14:textId="285F98D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7777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D04C96" w14:textId="6709D6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1703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7D44245" w14:textId="2AF741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DD5E4C" w14:textId="19CF7BF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2</w:t>
            </w:r>
          </w:p>
        </w:tc>
        <w:tc>
          <w:tcPr>
            <w:tcW w:w="1778" w:type="pct"/>
            <w:shd w:val="clear" w:color="auto" w:fill="auto"/>
            <w:hideMark/>
          </w:tcPr>
          <w:p w14:paraId="5A3F598B" w14:textId="3FA254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677917F" w14:textId="543E611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D54F93" w14:textId="6415BF1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A83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94B855" w14:textId="252957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709AB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DA4C65E" w14:textId="6AA6A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6EBAEC1" w14:textId="34FF35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</w:t>
            </w:r>
          </w:p>
        </w:tc>
        <w:tc>
          <w:tcPr>
            <w:tcW w:w="1778" w:type="pct"/>
            <w:shd w:val="clear" w:color="auto" w:fill="auto"/>
            <w:hideMark/>
          </w:tcPr>
          <w:p w14:paraId="0F579AD1" w14:textId="685602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1504B8B" w14:textId="185354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D3258AB" w14:textId="706ECE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7C5A4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5AAB78" w14:textId="1A4412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70F8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670EDB5" w14:textId="16995C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7EDD188" w14:textId="755AC6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02AE96C6" w14:textId="4BC95E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601E28C" w14:textId="62B9A8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2CF65C" w14:textId="715D09F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B039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0806C" w14:textId="7DA0C8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CB831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91C9910" w14:textId="148EFA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7079EB" w14:textId="255C18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enzoxazino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9d</w:t>
            </w:r>
          </w:p>
        </w:tc>
        <w:tc>
          <w:tcPr>
            <w:tcW w:w="1778" w:type="pct"/>
            <w:shd w:val="clear" w:color="auto" w:fill="auto"/>
            <w:hideMark/>
          </w:tcPr>
          <w:p w14:paraId="7B456E8F" w14:textId="454921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9546BA1" w14:textId="25BFF4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ennel&lt;/Author&gt;&lt;Year&gt;2017&lt;/Year&gt;&lt;RecNum&gt;412&lt;/RecNum&gt;&lt;DisplayText&gt;&lt;style face="superscript"&gt;[61]&lt;/style&gt;&lt;/DisplayText&gt;&lt;record&gt;&lt;rec-number&gt;412&lt;/rec-number&gt;&lt;foreign-keys&gt;&lt;key app="EN" db-id="rwxx0xz2ifzazme0927v0vvc5ftxrwzr0pxe" timestamp="1724053216"&gt;412&lt;/key&gt;&lt;/foreign-keys&gt;&lt;ref-type name="Journal Article"&gt;17&lt;/ref-type&gt;&lt;contributors&gt;&lt;authors&gt;&lt;author&gt;Maennel, Barbara&lt;/author&gt;&lt;author&gt;Huebner, Harald&lt;/author&gt;&lt;author&gt;Moeller, Dorothee&lt;/author&gt;&lt;author&gt;Gmeiner, Peter&lt;/author&gt;&lt;/authors&gt;&lt;/contributors&gt;&lt;titles&gt;&lt;title&gt;β-Arrestin biased dopamine D2 receptor partial agonists: Synthesis and pharmacological evaluation&lt;/title&gt;&lt;secondary-title&gt;Bioorganic &amp;amp; Medicinal Chemistry&lt;/secondary-title&gt;&lt;/titles&gt;&lt;periodical&gt;&lt;full-title&gt;Bioorganic &amp;amp; Medicinal Chemistry&lt;/full-title&gt;&lt;/periodical&gt;&lt;pages&gt;5613-5628&lt;/pages&gt;&lt;volume&gt;25&lt;/volume&gt;&lt;number&gt;20&lt;/number&gt;&lt;dates&gt;&lt;year&gt;2017&lt;/year&gt;&lt;pub-dates&gt;&lt;date&gt;Oct 15&lt;/date&gt;&lt;/pub-dates&gt;&lt;/dates&gt;&lt;isbn&gt;0968-0896&lt;/isbn&gt;&lt;accession-num&gt;WOS:000413402100044&lt;/accession-num&gt;&lt;work-type&gt;Article&lt;/work-type&gt;&lt;urls&gt;&lt;related-urls&gt;&lt;url&gt;&lt;style face="underline" font="default" size="100%"&gt;&amp;lt;Go to ISI&amp;gt;://WOS:000413402100044&lt;/style&gt;&lt;/url&gt;&lt;/related-urls&gt;&lt;/urls&gt;&lt;electronic-resource-num&gt;10.1016/j.bmc.2017.08.03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2C0C9C6" w14:textId="56B1AE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79077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F3DE58" w14:textId="1F04C7F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A5B54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6D7027FA" w14:textId="4C37F9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428406E" w14:textId="3928CD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3b</w:t>
            </w:r>
          </w:p>
        </w:tc>
        <w:tc>
          <w:tcPr>
            <w:tcW w:w="1778" w:type="pct"/>
            <w:shd w:val="clear" w:color="auto" w:fill="auto"/>
            <w:hideMark/>
          </w:tcPr>
          <w:p w14:paraId="229289A2" w14:textId="7731681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98A86A4" w14:textId="0A58262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13222A" w14:textId="525C41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56C23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0984DA" w14:textId="5F20D9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3A7A7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AECA8B0" w14:textId="1A6CF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778BD7B" w14:textId="02BA94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amipexole</w:t>
            </w:r>
          </w:p>
        </w:tc>
        <w:tc>
          <w:tcPr>
            <w:tcW w:w="1778" w:type="pct"/>
            <w:shd w:val="clear" w:color="auto" w:fill="auto"/>
            <w:hideMark/>
          </w:tcPr>
          <w:p w14:paraId="3D9D03E5" w14:textId="0164E4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5A2725" w14:textId="13A5C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F29694" w14:textId="759C8E8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26FEA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1263AD" w14:textId="3D6621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86AE9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2872ED" w14:textId="61E6F1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E4A4A2" w14:textId="741044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quinp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03F42237" w14:textId="2FEF60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15CECE" w14:textId="04563C9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89DD95" w14:textId="69AB79F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84AA0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68759B2" w14:textId="7D0442D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88E8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7F830D5" w14:textId="73CB40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567EA6" w14:textId="3DCDB7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pin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1F355267" w14:textId="1DB14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73F836" w14:textId="26FB60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D34A99" w14:textId="660621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2BF8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066222" w14:textId="277B1D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EFBDB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76F75DD" w14:textId="576B8F3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4E0FFD" w14:textId="277610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c</w:t>
            </w:r>
          </w:p>
        </w:tc>
        <w:tc>
          <w:tcPr>
            <w:tcW w:w="1778" w:type="pct"/>
            <w:shd w:val="clear" w:color="auto" w:fill="auto"/>
            <w:hideMark/>
          </w:tcPr>
          <w:p w14:paraId="2439909C" w14:textId="3C1B56C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44EB518" w14:textId="4C2C3C5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EBD9E8" w14:textId="2A8612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D5DDF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19F9B" w14:textId="66F40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B4D6D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57C33A" w14:textId="546125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FA31EFF" w14:textId="0A09A6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1778" w:type="pct"/>
            <w:shd w:val="clear" w:color="auto" w:fill="auto"/>
            <w:hideMark/>
          </w:tcPr>
          <w:p w14:paraId="4AC4E13F" w14:textId="47D572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4925EE0" w14:textId="1E1131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B60C33" w14:textId="2E4EAC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4EC90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136C01" w14:textId="16B225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232A3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513BF36" w14:textId="2DE9F7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D17879A" w14:textId="54E94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1778" w:type="pct"/>
            <w:shd w:val="clear" w:color="auto" w:fill="auto"/>
            <w:hideMark/>
          </w:tcPr>
          <w:p w14:paraId="35077898" w14:textId="3B25C73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B44AD58" w14:textId="307A87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5C08EBE" w14:textId="34BAB9A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A43DD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FEF197" w14:textId="2881FBC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8731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BED61BE" w14:textId="03D05C5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28BA0CA" w14:textId="319B3F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9</w:t>
            </w:r>
          </w:p>
        </w:tc>
        <w:tc>
          <w:tcPr>
            <w:tcW w:w="1778" w:type="pct"/>
            <w:shd w:val="clear" w:color="auto" w:fill="auto"/>
            <w:hideMark/>
          </w:tcPr>
          <w:p w14:paraId="71622B06" w14:textId="6928C4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A71D7DE" w14:textId="053078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2D5F51" w14:textId="7C735E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147C1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30C9D8" w14:textId="40E5E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C2D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A62220" w14:textId="6B72D5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F2A4CA8" w14:textId="4CCB7D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S1768</w:t>
            </w:r>
          </w:p>
        </w:tc>
        <w:tc>
          <w:tcPr>
            <w:tcW w:w="1778" w:type="pct"/>
            <w:shd w:val="clear" w:color="auto" w:fill="auto"/>
            <w:hideMark/>
          </w:tcPr>
          <w:p w14:paraId="0E7BA26A" w14:textId="3E61B0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0FA6252" w14:textId="5FDF26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DB7EF1C" w14:textId="509AE53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9007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E6B22" w14:textId="5FE879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50E6D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2DB320D" w14:textId="2F6B4D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0B4D119" w14:textId="4177FA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74F35A3B" w14:textId="23E396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15756F3" w14:textId="5764D1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8F0C30" w14:textId="6EAF9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7E8A6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5CD7F8" w14:textId="548D36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8D613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0677427" w14:textId="42767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C6FB81" w14:textId="1E1BED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1778" w:type="pct"/>
            <w:shd w:val="clear" w:color="auto" w:fill="auto"/>
            <w:hideMark/>
          </w:tcPr>
          <w:p w14:paraId="7C9A0D93" w14:textId="711E4B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0B78CB2" w14:textId="6E44413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56125" w14:textId="7C9D693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0585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D3567E" w14:textId="3991AF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9FD7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1C66312" w14:textId="5544BD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36C671C" w14:textId="0BDFBF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1778" w:type="pct"/>
            <w:shd w:val="clear" w:color="auto" w:fill="auto"/>
            <w:hideMark/>
          </w:tcPr>
          <w:p w14:paraId="25B22AB2" w14:textId="4891AD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DDB74E5" w14:textId="35E85D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55729" w14:textId="27205B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1081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CA041" w14:textId="5FCE4A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DCD9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2424D04" w14:textId="49394F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89F45B" w14:textId="52D3612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1778" w:type="pct"/>
            <w:shd w:val="clear" w:color="auto" w:fill="auto"/>
            <w:hideMark/>
          </w:tcPr>
          <w:p w14:paraId="30D20330" w14:textId="757FCD6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F5C225F" w14:textId="24C1E8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E5DECC" w14:textId="2C9F583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4994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FDC0FE" w14:textId="7C3BAB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E1CF4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4AA67D5" w14:textId="36B845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D9AC23" w14:textId="149149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baldoxim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8b</w:t>
            </w:r>
          </w:p>
        </w:tc>
        <w:tc>
          <w:tcPr>
            <w:tcW w:w="1778" w:type="pct"/>
            <w:shd w:val="clear" w:color="auto" w:fill="auto"/>
            <w:hideMark/>
          </w:tcPr>
          <w:p w14:paraId="460F7299" w14:textId="437773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8086802" w14:textId="3CD8D9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6E0A81" w14:textId="758B04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D905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A1214F" w14:textId="4F18FE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87AE6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086191" w14:textId="564905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3BD741" w14:textId="385E20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16426E93" w14:textId="7C945C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141DC24" w14:textId="1B67EC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64D19D" w14:textId="06A739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1151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95EE4D" w14:textId="7CC672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E3C8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5593182" w14:textId="4A716D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B8170C2" w14:textId="7293A6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ipraz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2B5466E" w14:textId="05313DF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84E3249" w14:textId="632799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F9A560" w14:textId="4AEC094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EF505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CA67F4" w14:textId="076530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02AF0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8F4EDA5" w14:textId="7C729B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80203B2" w14:textId="69CD02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1778" w:type="pct"/>
            <w:shd w:val="clear" w:color="auto" w:fill="auto"/>
            <w:hideMark/>
          </w:tcPr>
          <w:p w14:paraId="2F62CA96" w14:textId="7D3D22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C2C3B03" w14:textId="068942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96A39" w14:textId="4D1289C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6E495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DCF8B6" w14:textId="66ADE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E0C3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F0AB8E" w14:textId="6540E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766CF34" w14:textId="26C6DB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1778" w:type="pct"/>
            <w:shd w:val="clear" w:color="auto" w:fill="auto"/>
            <w:hideMark/>
          </w:tcPr>
          <w:p w14:paraId="7A651501" w14:textId="6F6B39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5B3BA939" w14:textId="67FF2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yes-Resina&lt;/Author&gt;&lt;Year&gt;2018&lt;/Year&gt;&lt;RecNum&gt;336&lt;/RecNum&gt;&lt;DisplayText&gt;&lt;style face="superscript"&gt;[69]&lt;/style&gt;&lt;/DisplayText&gt;&lt;record&gt;&lt;rec-number&gt;336&lt;/rec-number&gt;&lt;foreign-keys&gt;&lt;key app="EN" db-id="rwxx0xz2ifzazme0927v0vvc5ftxrwzr0pxe" timestamp="1724035887"&gt;336&lt;/key&gt;&lt;key app="ENWeb" db-id=""&gt;0&lt;/key&gt;&lt;/foreign-keys&gt;&lt;ref-type name="Journal Article"&gt;17&lt;/ref-type&gt;&lt;contributors&gt;&lt;authors&gt;&lt;author&gt;Reyes-Resina, Irene&lt;/author&gt;&lt;author&gt;Samadi, Abdelouahid&lt;/author&gt;&lt;author&gt;Navarro, Gemma&lt;/author&gt;&lt;author&gt;Saadeh, Haythem A.&lt;/author&gt;&lt;author&gt;Khasawneh, Mohammad A.&lt;/author&gt;&lt;author&gt;Mestres, Jordi&lt;/author&gt;&lt;author&gt;Marco-Contelles, José&lt;/author&gt;&lt;author&gt;Franco, Rafael&lt;/author&gt;&lt;/authors&gt;&lt;/contributors&gt;&lt;titles&gt;&lt;title&gt;Identification of a tool compound to study the mechanisms of functional selectivity between D2 and D3 dopamine receptors&lt;/title&gt;&lt;secondary-title&gt;ACS Omega&lt;/secondary-title&gt;&lt;/titles&gt;&lt;periodical&gt;&lt;full-title&gt;ACS Omega&lt;/full-title&gt;&lt;/periodical&gt;&lt;pages&gt;17368-17375&lt;/pages&gt;&lt;volume&gt;3&lt;/volume&gt;&lt;number&gt;12&lt;/number&gt;&lt;section&gt;17368&lt;/section&gt;&lt;dates&gt;&lt;year&gt;2018&lt;/year&gt;&lt;/dates&gt;&lt;isbn&gt;2470-1343&amp;#xD;2470-1343&lt;/isbn&gt;&lt;urls&gt;&lt;/urls&gt;&lt;electronic-resource-num&gt;10.1021/acsomega.8b0250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B1AA7D" w14:textId="1AD7D01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F03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CCF3E3" w14:textId="79FFF1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B503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EF0F29" w14:textId="06929C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5548D56" w14:textId="6CF23B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4B9EB9F6" w14:textId="5F89C36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6455E647" w14:textId="443F48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731CBB" w14:textId="4E70244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B52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E633BC" w14:textId="1D2E59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5B813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25E8693C" w14:textId="1DFEF1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527954F4" w14:textId="252560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9</w:t>
            </w:r>
          </w:p>
        </w:tc>
        <w:tc>
          <w:tcPr>
            <w:tcW w:w="1778" w:type="pct"/>
            <w:shd w:val="clear" w:color="auto" w:fill="auto"/>
            <w:hideMark/>
          </w:tcPr>
          <w:p w14:paraId="76E6DBA1" w14:textId="11CE09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F2CCCFA" w14:textId="7B47F3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9B7EA2" w14:textId="34C05F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41527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223549" w14:textId="65FF67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62F5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5AF604D3" w14:textId="1B8465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105F00A3" w14:textId="6019DB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8</w:t>
            </w:r>
          </w:p>
        </w:tc>
        <w:tc>
          <w:tcPr>
            <w:tcW w:w="1778" w:type="pct"/>
            <w:shd w:val="clear" w:color="auto" w:fill="auto"/>
            <w:hideMark/>
          </w:tcPr>
          <w:p w14:paraId="7207E4D8" w14:textId="04D7F57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30D1879" w14:textId="03EBD3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FDD274" w14:textId="3870C45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F627C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55C3A0" w14:textId="6F04B73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3EA2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1CDB27F2" w14:textId="589E2B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5ECC604" w14:textId="2B23F0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NJ7777120</w:t>
            </w:r>
          </w:p>
        </w:tc>
        <w:tc>
          <w:tcPr>
            <w:tcW w:w="1778" w:type="pct"/>
            <w:shd w:val="clear" w:color="auto" w:fill="auto"/>
            <w:hideMark/>
          </w:tcPr>
          <w:p w14:paraId="57A832BA" w14:textId="421AF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929AE33" w14:textId="4C1CD3D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2, 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0D707" w14:textId="2F0CBD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890C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7F6A2E" w14:textId="5860D2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194F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1C775D2" w14:textId="3943EE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4189882" w14:textId="1E983F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47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dolecarboxamides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C393C07" w14:textId="0E9C08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6DD5B66" w14:textId="419607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ijmeijer&lt;/Author&gt;&lt;Year&gt;2013&lt;/Year&gt;&lt;RecNum&gt;413&lt;/RecNum&gt;&lt;DisplayText&gt;&lt;style face="superscript"&gt;[74]&lt;/style&gt;&lt;/DisplayText&gt;&lt;record&gt;&lt;rec-number&gt;413&lt;/rec-number&gt;&lt;foreign-keys&gt;&lt;key app="EN" db-id="rwxx0xz2ifzazme0927v0vvc5ftxrwzr0pxe" timestamp="1724053319"&gt;413&lt;/key&gt;&lt;/foreign-keys&gt;&lt;ref-type name="Journal Article"&gt;17&lt;/ref-type&gt;&lt;contributors&gt;&lt;authors&gt;&lt;author&gt;Nijmeijer, S.&lt;/author&gt;&lt;author&gt;Vischer, H. F.&lt;/author&gt;&lt;author&gt;Sirci, F.&lt;/author&gt;&lt;author&gt;Schultes, S.&lt;/author&gt;&lt;author&gt;Engelhardt, H.&lt;/author&gt;&lt;author&gt;de Graaf, C.&lt;/author&gt;&lt;author&gt;Rosethorne, E. M.&lt;/author&gt;&lt;author&gt;Charlton, S. J.&lt;/author&gt;&lt;author&gt;Leurs, R.&lt;/author&gt;&lt;/authors&gt;&lt;/contributors&gt;&lt;titles&gt;&lt;title&gt;Detailed analysis of biased histamine H4 receptor signalling by JNJ 7777120 analogues&lt;/title&gt;&lt;secondary-title&gt;British Journal of Pharmacology&lt;/secondary-title&gt;&lt;/titles&gt;&lt;periodical&gt;&lt;full-title&gt;British Journal of Pharmacology&lt;/full-title&gt;&lt;/periodical&gt;&lt;pages&gt;78-88&lt;/pages&gt;&lt;volume&gt;170&lt;/volume&gt;&lt;number&gt;1&lt;/number&gt;&lt;dates&gt;&lt;year&gt;2013&lt;/year&gt;&lt;pub-dates&gt;&lt;date&gt;Sep&lt;/date&gt;&lt;/pub-dates&gt;&lt;/dates&gt;&lt;isbn&gt;0007-1188&lt;/isbn&gt;&lt;accession-num&gt;WOS:000323131600009&lt;/accession-num&gt;&lt;work-type&gt;Article&lt;/work-type&gt;&lt;urls&gt;&lt;related-urls&gt;&lt;url&gt;&lt;style face="underline" font="default" size="100%"&gt;&amp;lt;Go to ISI&amp;gt;://WOS:000323131600009&lt;/style&gt;&lt;/url&gt;&lt;/related-urls&gt;&lt;/urls&gt;&lt;electronic-resource-num&gt;10.1111/bph.1211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C9D834" w14:textId="450818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7873E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45F923" w14:textId="45A866B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73AC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219963A" w14:textId="7E324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4FAD7CD8" w14:textId="6BFFDE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8</w:t>
            </w:r>
          </w:p>
        </w:tc>
        <w:tc>
          <w:tcPr>
            <w:tcW w:w="1778" w:type="pct"/>
            <w:shd w:val="clear" w:color="auto" w:fill="auto"/>
            <w:hideMark/>
          </w:tcPr>
          <w:p w14:paraId="4020DEEA" w14:textId="7A67642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2ABFB30" w14:textId="1CB0A7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C9D417" w14:textId="7AD039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D74B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781563" w14:textId="700382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950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86AA348" w14:textId="68D335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2E9A16B" w14:textId="3AA5098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214</w:t>
            </w:r>
          </w:p>
        </w:tc>
        <w:tc>
          <w:tcPr>
            <w:tcW w:w="1778" w:type="pct"/>
            <w:shd w:val="clear" w:color="auto" w:fill="auto"/>
            <w:hideMark/>
          </w:tcPr>
          <w:p w14:paraId="169C5C4D" w14:textId="2B3821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1332926" w14:textId="5C3287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BFA72C" w14:textId="42BE59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DD3D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DA63AD" w14:textId="6C33A21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2EBE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48C9F1C6" w14:textId="09A96E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C43F9B4" w14:textId="5E06DF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3</w:t>
            </w:r>
          </w:p>
        </w:tc>
        <w:tc>
          <w:tcPr>
            <w:tcW w:w="1778" w:type="pct"/>
            <w:shd w:val="clear" w:color="auto" w:fill="auto"/>
            <w:hideMark/>
          </w:tcPr>
          <w:p w14:paraId="7134DEF7" w14:textId="25A9211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B6DA439" w14:textId="5F439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442D4A" w14:textId="5841ED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A335C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D4296" w14:textId="29835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705B3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54067F6" w14:textId="44040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7684E61" w14:textId="064D0E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056</w:t>
            </w:r>
          </w:p>
        </w:tc>
        <w:tc>
          <w:tcPr>
            <w:tcW w:w="1778" w:type="pct"/>
            <w:shd w:val="clear" w:color="auto" w:fill="auto"/>
            <w:hideMark/>
          </w:tcPr>
          <w:p w14:paraId="2E0B3894" w14:textId="536252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44AF727" w14:textId="5DE2B8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F5DA848" w14:textId="7AF87E8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0A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A3F28" w14:textId="6953D7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5A5C2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353736E8" w14:textId="69138A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314B18C" w14:textId="22E1383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6002</w:t>
            </w:r>
          </w:p>
        </w:tc>
        <w:tc>
          <w:tcPr>
            <w:tcW w:w="1778" w:type="pct"/>
            <w:shd w:val="clear" w:color="auto" w:fill="auto"/>
            <w:hideMark/>
          </w:tcPr>
          <w:p w14:paraId="72F13777" w14:textId="5C1F6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A1B5936" w14:textId="0FF2D04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7AC7B2" w14:textId="763A4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5248B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0D8CFA" w14:textId="59652B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DE61CD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E9F6A3F" w14:textId="2DAB6F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1FED9C5B" w14:textId="224225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273</w:t>
            </w:r>
          </w:p>
        </w:tc>
        <w:tc>
          <w:tcPr>
            <w:tcW w:w="1778" w:type="pct"/>
            <w:shd w:val="clear" w:color="auto" w:fill="auto"/>
            <w:hideMark/>
          </w:tcPr>
          <w:p w14:paraId="704540E2" w14:textId="01299E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4E185D9" w14:textId="775CF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879FA7" w14:textId="4AD8B1C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498A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4BE2E2" w14:textId="04BD2B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BF58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75E6290" w14:textId="24E1487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8173ECA" w14:textId="24BBE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012</w:t>
            </w:r>
          </w:p>
        </w:tc>
        <w:tc>
          <w:tcPr>
            <w:tcW w:w="1778" w:type="pct"/>
            <w:shd w:val="clear" w:color="auto" w:fill="auto"/>
            <w:hideMark/>
          </w:tcPr>
          <w:p w14:paraId="61C247B9" w14:textId="507101E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628A788" w14:textId="6786B0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21B219" w14:textId="10B00BD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1D214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486F6" w14:textId="684A34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BA552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B76EE24" w14:textId="71A58AD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D624F9A" w14:textId="5AF81C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2</w:t>
            </w:r>
          </w:p>
        </w:tc>
        <w:tc>
          <w:tcPr>
            <w:tcW w:w="1778" w:type="pct"/>
            <w:shd w:val="clear" w:color="auto" w:fill="auto"/>
            <w:hideMark/>
          </w:tcPr>
          <w:p w14:paraId="23E53901" w14:textId="0F17AC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CC3CFB6" w14:textId="427920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C7FD1" w14:textId="0F045C5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F883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BA5A3A" w14:textId="735DD13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24215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DCF5466" w14:textId="76CD42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1FB7E9" w14:textId="1C9AE85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778</w:t>
            </w:r>
          </w:p>
        </w:tc>
        <w:tc>
          <w:tcPr>
            <w:tcW w:w="1778" w:type="pct"/>
            <w:shd w:val="clear" w:color="auto" w:fill="auto"/>
            <w:hideMark/>
          </w:tcPr>
          <w:p w14:paraId="4AD63021" w14:textId="6D646A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556A283" w14:textId="54070B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EA7C6A" w14:textId="57A544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0D7D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B0555B" w14:textId="47898C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C77B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900B12E" w14:textId="3B8609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6D97F4B" w14:textId="15E5B9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85</w:t>
            </w:r>
          </w:p>
        </w:tc>
        <w:tc>
          <w:tcPr>
            <w:tcW w:w="1778" w:type="pct"/>
            <w:shd w:val="clear" w:color="auto" w:fill="auto"/>
            <w:hideMark/>
          </w:tcPr>
          <w:p w14:paraId="2D6470B5" w14:textId="317340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A446BBA" w14:textId="3F34E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B1A54C" w14:textId="2DE5C4D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895D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B3B0E4" w14:textId="20F4A8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96187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0D427C1" w14:textId="201EC0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9362EFB" w14:textId="1A99FE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92</w:t>
            </w:r>
          </w:p>
        </w:tc>
        <w:tc>
          <w:tcPr>
            <w:tcW w:w="1778" w:type="pct"/>
            <w:shd w:val="clear" w:color="auto" w:fill="auto"/>
            <w:hideMark/>
          </w:tcPr>
          <w:p w14:paraId="57E82C02" w14:textId="369C92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2BD5920" w14:textId="11D41D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1232B5" w14:textId="1511057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7A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1F4198" w14:textId="2F9986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24327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80BAB17" w14:textId="56D2D5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60B00B2A" w14:textId="0605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-PI376</w:t>
            </w:r>
          </w:p>
        </w:tc>
        <w:tc>
          <w:tcPr>
            <w:tcW w:w="1778" w:type="pct"/>
            <w:shd w:val="clear" w:color="auto" w:fill="auto"/>
            <w:hideMark/>
          </w:tcPr>
          <w:p w14:paraId="3DE09BC0" w14:textId="057350A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90C05E4" w14:textId="00F322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9D5E35D" w14:textId="6D4ADD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4D2D6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3010F0" w14:textId="00577C6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06901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9C80759" w14:textId="716436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D2B872" w14:textId="62AF4A7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306</w:t>
            </w:r>
          </w:p>
        </w:tc>
        <w:tc>
          <w:tcPr>
            <w:tcW w:w="1778" w:type="pct"/>
            <w:shd w:val="clear" w:color="auto" w:fill="auto"/>
            <w:hideMark/>
          </w:tcPr>
          <w:p w14:paraId="03E97506" w14:textId="3A396F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C1625BB" w14:textId="43B3B8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6606C2" w14:textId="28B256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7A9CA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D801384" w14:textId="26D481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7999A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04A7AF7" w14:textId="2C9B73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5086853" w14:textId="09CEDE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4656</w:t>
            </w:r>
          </w:p>
        </w:tc>
        <w:tc>
          <w:tcPr>
            <w:tcW w:w="1778" w:type="pct"/>
            <w:shd w:val="clear" w:color="auto" w:fill="auto"/>
            <w:hideMark/>
          </w:tcPr>
          <w:p w14:paraId="38D3F374" w14:textId="53AF39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CA0845D" w14:textId="423EC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34CE68" w14:textId="1502CE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9DFE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E0C9A" w14:textId="17D836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D65E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03E6B42F" w14:textId="62AA83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1FE517B" w14:textId="245C4C4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zapine</w:t>
            </w:r>
          </w:p>
        </w:tc>
        <w:tc>
          <w:tcPr>
            <w:tcW w:w="1778" w:type="pct"/>
            <w:shd w:val="clear" w:color="auto" w:fill="auto"/>
            <w:hideMark/>
          </w:tcPr>
          <w:p w14:paraId="3F81FA1D" w14:textId="2D75ED4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7B277F5" w14:textId="0ECF47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61D6CA" w14:textId="04B0CD1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5200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CDF2B2B" w14:textId="342B831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8804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DA6371D" w14:textId="15235B9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15119650" w14:textId="449B1CA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1</w:t>
            </w:r>
          </w:p>
        </w:tc>
        <w:tc>
          <w:tcPr>
            <w:tcW w:w="1778" w:type="pct"/>
            <w:shd w:val="clear" w:color="auto" w:fill="auto"/>
            <w:hideMark/>
          </w:tcPr>
          <w:p w14:paraId="2B3FEB3B" w14:textId="2316CE1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DB9CCF2" w14:textId="315FF3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EBABE7" w14:textId="2BF819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67E75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279C77E" w14:textId="58DC7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4E70A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71DD5055" w14:textId="087D3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E995F56" w14:textId="3C9D1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9</w:t>
            </w:r>
          </w:p>
        </w:tc>
        <w:tc>
          <w:tcPr>
            <w:tcW w:w="1778" w:type="pct"/>
            <w:shd w:val="clear" w:color="auto" w:fill="auto"/>
            <w:hideMark/>
          </w:tcPr>
          <w:p w14:paraId="3889D3E8" w14:textId="73BDE1D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7FB4A44" w14:textId="45237B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456A98" w14:textId="2E5CEF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6650C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D2E8FA3" w14:textId="36222E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494E6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3FA1D7EE" w14:textId="45FAD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D52D9A8" w14:textId="525FC8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67</w:t>
            </w:r>
          </w:p>
        </w:tc>
        <w:tc>
          <w:tcPr>
            <w:tcW w:w="1778" w:type="pct"/>
            <w:shd w:val="clear" w:color="auto" w:fill="auto"/>
            <w:hideMark/>
          </w:tcPr>
          <w:p w14:paraId="45AFE496" w14:textId="4BD8C5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E55BD62" w14:textId="113265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2E60A1" w14:textId="7A4F32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8E638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016FD85" w14:textId="6836EF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D08A8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BFD290D" w14:textId="4398F3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044EB6E" w14:textId="31AC9A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P-363856</w:t>
            </w:r>
          </w:p>
        </w:tc>
        <w:tc>
          <w:tcPr>
            <w:tcW w:w="1778" w:type="pct"/>
            <w:shd w:val="clear" w:color="auto" w:fill="auto"/>
            <w:hideMark/>
          </w:tcPr>
          <w:p w14:paraId="53977DEA" w14:textId="19F8EB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B6309D1" w14:textId="60D2AE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15B1D5" w14:textId="317C79E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0798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A3DBF6D" w14:textId="578D19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E5A89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45CD1F8" w14:textId="5DBC0F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4E827E14" w14:textId="64B6B1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phenyleth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6A4F15B" w14:textId="491ED17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F5D911A" w14:textId="482A01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BF7C45" w14:textId="1394416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42AB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3541105" w14:textId="4D5F881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DD91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46F8A0AA" w14:textId="12A1B8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31E0CE4" w14:textId="3E6864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iodothyron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46200AA0" w14:textId="3855E6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99EC82B" w14:textId="4DD9586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64ECDB" w14:textId="1B71DDB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93ECC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D0F4659" w14:textId="061701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0A91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51ABAFC0" w14:textId="611DE4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682C541" w14:textId="692EBA7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clohex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536A600" w14:textId="1361DD6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A542D0A" w14:textId="22E90B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jwvcGFnZXM+PHZvbHVt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8E8471" w14:textId="0A50DE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F3C76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DF75DC" w14:textId="34EEEC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B94C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99088DF" w14:textId="52C366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EC2DEDC" w14:textId="4282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3</w:t>
            </w:r>
          </w:p>
        </w:tc>
        <w:tc>
          <w:tcPr>
            <w:tcW w:w="1778" w:type="pct"/>
            <w:shd w:val="clear" w:color="auto" w:fill="auto"/>
            <w:hideMark/>
          </w:tcPr>
          <w:p w14:paraId="428A0761" w14:textId="2DE2D5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B6A522D" w14:textId="03F748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C2F0CA" w14:textId="18DF72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DE5B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7BD971" w14:textId="3F35E9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51773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602CF5F" w14:textId="5E378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3657C83C" w14:textId="58DF9F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7</w:t>
            </w:r>
          </w:p>
        </w:tc>
        <w:tc>
          <w:tcPr>
            <w:tcW w:w="1778" w:type="pct"/>
            <w:shd w:val="clear" w:color="auto" w:fill="auto"/>
            <w:hideMark/>
          </w:tcPr>
          <w:p w14:paraId="69CAD76F" w14:textId="175B04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F47A045" w14:textId="0A568B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E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PHN0eWxlIGZhY2U9
InVuZGVybGluZSIgZm9udD0iZGVmYXVsdCIgc2l6ZT0iMTAwJSI+Jmx0O0dvIHRvIElTSSZndDs6
Ly9XT1M6MDAwNDA3MDI1NjAwMDEzPC9zdHlsZT48L3VybD48L3JlbGF0ZWQtdXJscz48L3VybHM+
PGVsZWN0cm9uaWMtcmVzb3VyY2UtbnVtPjEwLjEwOTMvZXVyaGVhcnRqL2VoeDE5NjwvZWxlY3Ry
b25pYy1y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E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PHN0eWxlIGZhY2U9
InVuZGVybGluZSIgZm9udD0iZGVmYXVsdCIgc2l6ZT0iMTAwJSI+Jmx0O0dvIHRvIElTSSZndDs6
Ly9XT1M6MDAwNDA3MDI1NjAwMDEzPC9zdHlsZT48L3VybD48L3JlbGF0ZWQtdXJscz48L3VybHM+
PGVsZWN0cm9uaWMtcmVzb3VyY2UtbnVtPjEwLjEwOTMvZXVyaGVhcnRqL2VoeDE5NjwvZWxlY3Ry
b25pYy1yZXNvdXJjZS1udW0+PC9yZWNvcmQ+PC9DaXRlPjwvRW5kTm90ZT4A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-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8ED48" w14:textId="09DC52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918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9C4123" w14:textId="3741E19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7BA7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43656894" w14:textId="799322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7CDD122E" w14:textId="04DA3D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55</w:t>
            </w:r>
          </w:p>
        </w:tc>
        <w:tc>
          <w:tcPr>
            <w:tcW w:w="1778" w:type="pct"/>
            <w:shd w:val="clear" w:color="auto" w:fill="auto"/>
            <w:hideMark/>
          </w:tcPr>
          <w:p w14:paraId="0BE4065E" w14:textId="524298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44983C1" w14:textId="7187B5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24A030" w14:textId="735063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ADAB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3B222" w14:textId="41BB54B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1587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0809991C" w14:textId="1CA798F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8EB39F1" w14:textId="38B385A8" w:rsidR="0031339B" w:rsidRPr="005B4529" w:rsidRDefault="00404239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[Sar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1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4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8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]-angiotensin II</w:t>
            </w:r>
          </w:p>
        </w:tc>
        <w:tc>
          <w:tcPr>
            <w:tcW w:w="1778" w:type="pct"/>
            <w:shd w:val="clear" w:color="auto" w:fill="auto"/>
            <w:hideMark/>
          </w:tcPr>
          <w:p w14:paraId="31434BA5" w14:textId="0680FF2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DF96393" w14:textId="31C0C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1, 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599848B" w14:textId="136E01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68D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221420" w14:textId="038BB3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6ADC6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7CF918AA" w14:textId="64A488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45972268" w14:textId="40791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-(1-7) </w:t>
            </w:r>
          </w:p>
        </w:tc>
        <w:tc>
          <w:tcPr>
            <w:tcW w:w="1778" w:type="pct"/>
            <w:shd w:val="clear" w:color="auto" w:fill="auto"/>
            <w:hideMark/>
          </w:tcPr>
          <w:p w14:paraId="4F9967A5" w14:textId="2C259A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E3A8D23" w14:textId="3E0F5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5174C5" w14:textId="669DD0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02A0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C464AB" w14:textId="5063C1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569C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58B281D2" w14:textId="0159233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AB65DC8" w14:textId="508D5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III</w:t>
            </w:r>
          </w:p>
        </w:tc>
        <w:tc>
          <w:tcPr>
            <w:tcW w:w="1778" w:type="pct"/>
            <w:shd w:val="clear" w:color="auto" w:fill="auto"/>
            <w:hideMark/>
          </w:tcPr>
          <w:p w14:paraId="1C42A8F8" w14:textId="0FCEA2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F534450" w14:textId="509BFB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78185E" w14:textId="48709E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98C6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F98F8C" w14:textId="6D281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04A99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B4010B6" w14:textId="3356E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7FEA63AF" w14:textId="532B329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33</w:t>
            </w:r>
          </w:p>
        </w:tc>
        <w:tc>
          <w:tcPr>
            <w:tcW w:w="1778" w:type="pct"/>
            <w:shd w:val="clear" w:color="auto" w:fill="auto"/>
            <w:hideMark/>
          </w:tcPr>
          <w:p w14:paraId="39E50A5F" w14:textId="462300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70505B" w14:textId="6283894D" w:rsidR="0031339B" w:rsidRPr="005B4529" w:rsidRDefault="00F321FE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AD94CC" w14:textId="26C7752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395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BCC41" w14:textId="40F48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E7A7F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EC05893" w14:textId="4EA591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4246E9A" w14:textId="6333CF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2310C4F2" w14:textId="60785CA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CE5EE39" w14:textId="2ECBA9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8E83A0" w14:textId="2BF0DC1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903E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323798" w14:textId="33364D1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8B81C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C0D840" w14:textId="40D4A05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7FDCA83" w14:textId="55B3A0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F1756D" w14:textId="467796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2395BD1" w14:textId="3C4358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7911EE" w14:textId="7D8430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91660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5C7ED2" w14:textId="375706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A1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6574CA6" w14:textId="38179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E8980D5" w14:textId="671D6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11 </w:t>
            </w:r>
          </w:p>
        </w:tc>
        <w:tc>
          <w:tcPr>
            <w:tcW w:w="1778" w:type="pct"/>
            <w:shd w:val="clear" w:color="auto" w:fill="auto"/>
            <w:hideMark/>
          </w:tcPr>
          <w:p w14:paraId="7F35A1E0" w14:textId="771839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3457497" w14:textId="114C21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07EB55" w14:textId="2A96B9D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495238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B1B532" w14:textId="050464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121E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620178D" w14:textId="7C2937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FF1DA6" w14:textId="6DFFDE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5</w:t>
            </w:r>
          </w:p>
        </w:tc>
        <w:tc>
          <w:tcPr>
            <w:tcW w:w="1778" w:type="pct"/>
            <w:shd w:val="clear" w:color="auto" w:fill="auto"/>
            <w:hideMark/>
          </w:tcPr>
          <w:p w14:paraId="1F2D3C6D" w14:textId="5449FF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3637584" w14:textId="4E24C9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967236" w14:textId="49A04D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80E1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C2812" w14:textId="388168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FA0EA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7ABD9F5" w14:textId="544E70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21228BD" w14:textId="183440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1778" w:type="pct"/>
            <w:shd w:val="clear" w:color="auto" w:fill="auto"/>
            <w:hideMark/>
          </w:tcPr>
          <w:p w14:paraId="1D9208D9" w14:textId="652587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</w:t>
            </w:r>
          </w:p>
        </w:tc>
        <w:tc>
          <w:tcPr>
            <w:tcW w:w="582" w:type="pct"/>
            <w:shd w:val="clear" w:color="auto" w:fill="auto"/>
          </w:tcPr>
          <w:p w14:paraId="25B8CE8E" w14:textId="616A49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84D153" w14:textId="3DD8E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7CAD9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A834CB" w14:textId="064E7F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FE2B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8F10BC" w14:textId="603A79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7E74D28" w14:textId="06D54A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16P</w:t>
            </w:r>
          </w:p>
        </w:tc>
        <w:tc>
          <w:tcPr>
            <w:tcW w:w="1778" w:type="pct"/>
            <w:shd w:val="clear" w:color="auto" w:fill="auto"/>
            <w:hideMark/>
          </w:tcPr>
          <w:p w14:paraId="2BC9B099" w14:textId="68A303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5349DD1" w14:textId="451BA03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lcmlvZGljYWw+PGZ1bGwt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lcmlvZGljYWw+PGZ1bGwt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</w:fldData>
              </w:fldCha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8851A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BB2EA3" w14:textId="0E972FB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6756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5F4F7F" w14:textId="261BED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7975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33DAE34" w14:textId="3E5CC6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EA3828D" w14:textId="5A1B4C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pelin-36-L28A </w:t>
            </w:r>
          </w:p>
        </w:tc>
        <w:tc>
          <w:tcPr>
            <w:tcW w:w="1778" w:type="pct"/>
            <w:shd w:val="clear" w:color="auto" w:fill="auto"/>
            <w:hideMark/>
          </w:tcPr>
          <w:p w14:paraId="3827DC90" w14:textId="1EAD88C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90F7D8A" w14:textId="3CE19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81FFD" w14:textId="424FF81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0758B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F91C27" w14:textId="4F64D3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9BE3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585B067" w14:textId="0841F9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8C3FB3C" w14:textId="645A8A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elin-36-L28C(30kDa-PEG)</w:t>
            </w:r>
          </w:p>
        </w:tc>
        <w:tc>
          <w:tcPr>
            <w:tcW w:w="1778" w:type="pct"/>
            <w:shd w:val="clear" w:color="auto" w:fill="auto"/>
            <w:hideMark/>
          </w:tcPr>
          <w:p w14:paraId="4BCD7BA8" w14:textId="739280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0ED65D9" w14:textId="2E17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9CD281" w14:textId="7E68E0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92A0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3FF9B6" w14:textId="36E260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9BE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4CBF497" w14:textId="661870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179A0A6" w14:textId="54CD58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M07</w:t>
            </w:r>
          </w:p>
        </w:tc>
        <w:tc>
          <w:tcPr>
            <w:tcW w:w="1778" w:type="pct"/>
            <w:shd w:val="clear" w:color="auto" w:fill="auto"/>
            <w:hideMark/>
          </w:tcPr>
          <w:p w14:paraId="2995BB09" w14:textId="4B1EC5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88C3BBB" w14:textId="577E8C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宋体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0]</w:t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C7C10" w14:textId="56DC251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2EA3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446572" w14:textId="052F01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F4A4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EBDEA4" w14:textId="52AB7D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54FE84D" w14:textId="7F7321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MF-019</w:t>
            </w:r>
          </w:p>
        </w:tc>
        <w:tc>
          <w:tcPr>
            <w:tcW w:w="1778" w:type="pct"/>
            <w:shd w:val="clear" w:color="auto" w:fill="auto"/>
            <w:hideMark/>
          </w:tcPr>
          <w:p w14:paraId="5012B8D7" w14:textId="5F9E48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6889B81" w14:textId="7A9027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F91F7D" w14:textId="51C299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3E384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6CFF" w14:textId="42EF9B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3DC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9416DD0" w14:textId="17FC5C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DF94F58" w14:textId="39C943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569</w:t>
            </w:r>
          </w:p>
        </w:tc>
        <w:tc>
          <w:tcPr>
            <w:tcW w:w="1778" w:type="pct"/>
            <w:shd w:val="clear" w:color="auto" w:fill="auto"/>
            <w:hideMark/>
          </w:tcPr>
          <w:p w14:paraId="18C4EFFB" w14:textId="003D1F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17944BB" w14:textId="5B914A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F07E3A" w14:textId="144E873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97E2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3A03B5" w14:textId="5702D4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AD15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AE8A21F" w14:textId="476F78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5315F94" w14:textId="5E1EB3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81</w:t>
            </w:r>
          </w:p>
        </w:tc>
        <w:tc>
          <w:tcPr>
            <w:tcW w:w="1778" w:type="pct"/>
            <w:shd w:val="clear" w:color="auto" w:fill="auto"/>
            <w:hideMark/>
          </w:tcPr>
          <w:p w14:paraId="0D88955D" w14:textId="25B53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A4FA55" w14:textId="2FE99F3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5B6AC5" w14:textId="0B2443B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6CAC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2765AA" w14:textId="37C995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74087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A868997" w14:textId="1A7A52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D76AC88" w14:textId="29A06D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BI-’547 </w:t>
            </w:r>
          </w:p>
        </w:tc>
        <w:tc>
          <w:tcPr>
            <w:tcW w:w="1778" w:type="pct"/>
            <w:shd w:val="clear" w:color="auto" w:fill="auto"/>
            <w:hideMark/>
          </w:tcPr>
          <w:p w14:paraId="04BE3195" w14:textId="0C2629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9462C68" w14:textId="16B0A9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452591" w14:textId="6422475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11B9B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F1BEE70" w14:textId="232C0D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974D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4F0EF40" w14:textId="61C36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964881" w14:textId="66592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12</w:t>
            </w:r>
          </w:p>
        </w:tc>
        <w:tc>
          <w:tcPr>
            <w:tcW w:w="1778" w:type="pct"/>
            <w:shd w:val="clear" w:color="auto" w:fill="auto"/>
            <w:hideMark/>
          </w:tcPr>
          <w:p w14:paraId="442BE5E6" w14:textId="5E12E8A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2184308" w14:textId="1428D80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59966C" w14:textId="47D03CA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4E27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BF0645" w14:textId="7F0E57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295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4915218" w14:textId="20EDC8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1E786B" w14:textId="5D76F0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-)-</w:t>
            </w:r>
            <w:r w:rsidR="00C4097C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e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catechin</w:t>
            </w:r>
          </w:p>
        </w:tc>
        <w:tc>
          <w:tcPr>
            <w:tcW w:w="1778" w:type="pct"/>
            <w:shd w:val="clear" w:color="auto" w:fill="auto"/>
            <w:hideMark/>
          </w:tcPr>
          <w:p w14:paraId="0EF79D47" w14:textId="799690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AB2EB92" w14:textId="550417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192F07" w14:textId="5D03F5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F337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EC62E3" w14:textId="255903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A540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EFDD02" w14:textId="5D3B6C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96D89B" w14:textId="660745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N353</w:t>
            </w:r>
          </w:p>
        </w:tc>
        <w:tc>
          <w:tcPr>
            <w:tcW w:w="1778" w:type="pct"/>
            <w:shd w:val="clear" w:color="auto" w:fill="auto"/>
            <w:hideMark/>
          </w:tcPr>
          <w:p w14:paraId="3180B9C9" w14:textId="68D9AE0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BFDDC7C" w14:textId="33FE6D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TwvcGFnZXM+PHZvbHVtZT4xODc8L3Zv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TwvcGFnZXM+PHZvbHVtZT4xODc8L3Zv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967DE3" w14:textId="5500700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ACB8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2DC755" w14:textId="27B6176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44CCA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E2D894F" w14:textId="4BBC7D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36C65DC" w14:textId="6FFE69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WN561 </w:t>
            </w:r>
          </w:p>
        </w:tc>
        <w:tc>
          <w:tcPr>
            <w:tcW w:w="1778" w:type="pct"/>
            <w:shd w:val="clear" w:color="auto" w:fill="auto"/>
            <w:hideMark/>
          </w:tcPr>
          <w:p w14:paraId="38D5373B" w14:textId="7F2C7D5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D623BF" w14:textId="06C7841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TwvcGFnZXM+PHZvbHVtZT4xODc8L3Zv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TwvcGFnZXM+PHZvbHVtZT4xODc8L3Zv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656643" w14:textId="0E26052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C7DBB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685C5B" w14:textId="702007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AC08A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3AR</w:t>
            </w:r>
          </w:p>
        </w:tc>
        <w:tc>
          <w:tcPr>
            <w:tcW w:w="457" w:type="pct"/>
            <w:shd w:val="clear" w:color="auto" w:fill="auto"/>
          </w:tcPr>
          <w:p w14:paraId="0FE071B1" w14:textId="16D982B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D55A78" w14:textId="03F95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P141</w:t>
            </w:r>
          </w:p>
        </w:tc>
        <w:tc>
          <w:tcPr>
            <w:tcW w:w="1778" w:type="pct"/>
            <w:shd w:val="clear" w:color="auto" w:fill="auto"/>
            <w:hideMark/>
          </w:tcPr>
          <w:p w14:paraId="68D30121" w14:textId="2A94D5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3A01D1A" w14:textId="002A45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8L3Bh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8L3Bh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04558A" w14:textId="108965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1A7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10D99B" w14:textId="694506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F78CAC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457" w:type="pct"/>
            <w:shd w:val="clear" w:color="auto" w:fill="auto"/>
          </w:tcPr>
          <w:p w14:paraId="47EFEAA6" w14:textId="2E3F72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812" w:type="pct"/>
            <w:shd w:val="clear" w:color="auto" w:fill="auto"/>
            <w:hideMark/>
          </w:tcPr>
          <w:p w14:paraId="6808FCDA" w14:textId="30765D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213</w:t>
            </w:r>
          </w:p>
        </w:tc>
        <w:tc>
          <w:tcPr>
            <w:tcW w:w="1778" w:type="pct"/>
            <w:shd w:val="clear" w:color="auto" w:fill="auto"/>
            <w:hideMark/>
          </w:tcPr>
          <w:p w14:paraId="73243846" w14:textId="6C4A1BA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1FF5825" w14:textId="192FA6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p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p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0F7124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6, 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22CBD6" w14:textId="67435C1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1E282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C8D49" w14:textId="5D45B4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4F9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28712CB" w14:textId="5B2FA3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0DBEC2A7" w14:textId="0ABDE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2</w:t>
            </w:r>
          </w:p>
        </w:tc>
        <w:tc>
          <w:tcPr>
            <w:tcW w:w="1778" w:type="pct"/>
            <w:shd w:val="clear" w:color="auto" w:fill="auto"/>
            <w:hideMark/>
          </w:tcPr>
          <w:p w14:paraId="14EA6194" w14:textId="1C4920E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E3119AE" w14:textId="47D508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9F285" w14:textId="5CB2DF9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D3CC6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2AB2E" w14:textId="5DF7E3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9DE6C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898BD5B" w14:textId="4D9ABF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53AACBFD" w14:textId="02E8D0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3</w:t>
            </w:r>
          </w:p>
        </w:tc>
        <w:tc>
          <w:tcPr>
            <w:tcW w:w="1778" w:type="pct"/>
            <w:shd w:val="clear" w:color="auto" w:fill="auto"/>
            <w:hideMark/>
          </w:tcPr>
          <w:p w14:paraId="4FC16432" w14:textId="096F73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53839E2" w14:textId="040979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F7FFE7" w14:textId="6E7084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1CA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02070D" w14:textId="102A2F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ylpeptid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D548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PR2</w:t>
            </w:r>
          </w:p>
        </w:tc>
        <w:tc>
          <w:tcPr>
            <w:tcW w:w="457" w:type="pct"/>
            <w:shd w:val="clear" w:color="auto" w:fill="auto"/>
          </w:tcPr>
          <w:p w14:paraId="4DD639EA" w14:textId="3993DE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5429B5D" w14:textId="2DCDD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2Pal10</w:t>
            </w:r>
          </w:p>
        </w:tc>
        <w:tc>
          <w:tcPr>
            <w:tcW w:w="1778" w:type="pct"/>
            <w:shd w:val="clear" w:color="auto" w:fill="auto"/>
            <w:hideMark/>
          </w:tcPr>
          <w:p w14:paraId="3A901BFC" w14:textId="47FDE75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D9C6295" w14:textId="639BA35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462A97" w14:textId="237EEF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4CB0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21373B" w14:textId="6B8FB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50A5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66E65EFD" w14:textId="21B0A7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6AD9D784" w14:textId="2E78AF3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YIL781</w:t>
            </w:r>
          </w:p>
        </w:tc>
        <w:tc>
          <w:tcPr>
            <w:tcW w:w="1778" w:type="pct"/>
            <w:shd w:val="clear" w:color="auto" w:fill="auto"/>
            <w:hideMark/>
          </w:tcPr>
          <w:p w14:paraId="3C62D2B8" w14:textId="0B9B92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7B8028E" w14:textId="2AE0F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2F2072" w14:textId="4946ECB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37B14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8DCDC8B" w14:textId="387D5B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05736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0B611C69" w14:textId="110E2D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1827EA2B" w14:textId="2ED70E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bb13d</w:t>
            </w:r>
          </w:p>
        </w:tc>
        <w:tc>
          <w:tcPr>
            <w:tcW w:w="1778" w:type="pct"/>
            <w:shd w:val="clear" w:color="auto" w:fill="auto"/>
            <w:hideMark/>
          </w:tcPr>
          <w:p w14:paraId="510A7108" w14:textId="7951C56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F4B865" w14:textId="16C211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EBBB6C" w14:textId="4CB8A3E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FD90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E33AB2" w14:textId="2B2999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4F80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2C36BA72" w14:textId="4C241D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0D0E0768" w14:textId="3ED5D4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8279 (NCATS-SM8864)</w:t>
            </w:r>
          </w:p>
        </w:tc>
        <w:tc>
          <w:tcPr>
            <w:tcW w:w="1778" w:type="pct"/>
            <w:shd w:val="clear" w:color="auto" w:fill="auto"/>
            <w:hideMark/>
          </w:tcPr>
          <w:p w14:paraId="68FA5CAA" w14:textId="4B9CB73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275844D" w14:textId="685AA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43FB13" w14:textId="5161699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C8E66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81D109" w14:textId="1BAAFD6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D25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4702F718" w14:textId="5FB2F4B4" w:rsidR="0031339B" w:rsidRPr="005B4529" w:rsidRDefault="008851AA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  <w:hideMark/>
          </w:tcPr>
          <w:p w14:paraId="74E5D9C1" w14:textId="4A9B6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JL-5-58</w:t>
            </w:r>
          </w:p>
        </w:tc>
        <w:tc>
          <w:tcPr>
            <w:tcW w:w="1778" w:type="pct"/>
            <w:shd w:val="clear" w:color="auto" w:fill="auto"/>
            <w:hideMark/>
          </w:tcPr>
          <w:p w14:paraId="10AB4836" w14:textId="2600093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6" w:name="_Hlk17576076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AC414E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  <w:bookmarkEnd w:id="6"/>
          </w:p>
        </w:tc>
        <w:tc>
          <w:tcPr>
            <w:tcW w:w="582" w:type="pct"/>
            <w:shd w:val="clear" w:color="auto" w:fill="auto"/>
          </w:tcPr>
          <w:p w14:paraId="211BD996" w14:textId="432152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89515" w14:textId="447717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971D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03DD2B" w14:textId="7B3B28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48AF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1918D6C2" w14:textId="698767EE" w:rsidR="0031339B" w:rsidRPr="005B4529" w:rsidRDefault="008851AA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  <w:hideMark/>
          </w:tcPr>
          <w:p w14:paraId="3C84D5B9" w14:textId="57CE1C1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HU9119 </w:t>
            </w:r>
          </w:p>
        </w:tc>
        <w:tc>
          <w:tcPr>
            <w:tcW w:w="1778" w:type="pct"/>
            <w:shd w:val="clear" w:color="auto" w:fill="auto"/>
            <w:hideMark/>
          </w:tcPr>
          <w:p w14:paraId="7981889B" w14:textId="7F7F2B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27C4B2B8" w14:textId="3861C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B036" w14:textId="400911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A7378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EC3F6A" w14:textId="6B60EE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4997D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6133D826" w14:textId="011E0089" w:rsidR="0031339B" w:rsidRPr="005B4529" w:rsidRDefault="008851AA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  <w:hideMark/>
          </w:tcPr>
          <w:p w14:paraId="695377EF" w14:textId="68F384A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10</w:t>
            </w:r>
          </w:p>
        </w:tc>
        <w:tc>
          <w:tcPr>
            <w:tcW w:w="1778" w:type="pct"/>
            <w:shd w:val="clear" w:color="auto" w:fill="auto"/>
            <w:hideMark/>
          </w:tcPr>
          <w:p w14:paraId="13E4E83E" w14:textId="4CA396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3702F165" w14:textId="46B59A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D37D7" w14:textId="06F380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A8543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9BD013" w14:textId="2A09A9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8A352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71D04130" w14:textId="4C669817" w:rsidR="0031339B" w:rsidRPr="005B4529" w:rsidRDefault="008851AA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  <w:hideMark/>
          </w:tcPr>
          <w:p w14:paraId="0126FC1C" w14:textId="457D44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 470539</w:t>
            </w:r>
          </w:p>
        </w:tc>
        <w:tc>
          <w:tcPr>
            <w:tcW w:w="1778" w:type="pct"/>
            <w:shd w:val="clear" w:color="auto" w:fill="auto"/>
            <w:hideMark/>
          </w:tcPr>
          <w:p w14:paraId="675D6D61" w14:textId="1BFAE1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4688A83E" w14:textId="69413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E41EA4" w14:textId="03AB3C5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C9810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AE40C32" w14:textId="07B368D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4B2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0B24A80F" w14:textId="586482AC" w:rsidR="0031339B" w:rsidRPr="005B4529" w:rsidRDefault="008851AA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  <w:hideMark/>
          </w:tcPr>
          <w:p w14:paraId="143F3DFA" w14:textId="71BB47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D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p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8 ]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γMSH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67B0BFB" w14:textId="549B829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5B3601E9" w14:textId="021374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B1D51" w:rsidRPr="005B4529" w14:paraId="2389B4B4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D105F8" w14:textId="77777777" w:rsidR="008B1D51" w:rsidRPr="00B85792" w:rsidRDefault="008B1D51" w:rsidP="008B1D51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65DEECC2" w14:textId="791154EA" w:rsidR="008B1D51" w:rsidRPr="00B85792" w:rsidRDefault="008B1D51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</w:tcPr>
          <w:p w14:paraId="342DBD5F" w14:textId="28F39271" w:rsidR="008B1D51" w:rsidRPr="00B85792" w:rsidRDefault="008B1D51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59C6B8C1" w14:textId="16CCA7C5" w:rsidR="008B1D51" w:rsidRPr="00B85792" w:rsidRDefault="008851AA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</w:tcPr>
          <w:p w14:paraId="37AABCC0" w14:textId="33C1FA56" w:rsidR="008B1D51" w:rsidRPr="00B85792" w:rsidRDefault="008B1D51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B85792">
              <w:rPr>
                <w:rFonts w:ascii="Times New Roman" w:eastAsia="等线" w:hAnsi="Times New Roman" w:cs="Times New Roman" w:hint="eastAsia"/>
                <w:color w:val="3333FF"/>
                <w:kern w:val="0"/>
                <w:sz w:val="18"/>
                <w:szCs w:val="18"/>
                <w14:ligatures w14:val="none"/>
              </w:rPr>
              <w:t>setmelanotide</w:t>
            </w:r>
            <w:proofErr w:type="spellEnd"/>
          </w:p>
        </w:tc>
        <w:tc>
          <w:tcPr>
            <w:tcW w:w="1778" w:type="pct"/>
            <w:shd w:val="clear" w:color="auto" w:fill="auto"/>
          </w:tcPr>
          <w:p w14:paraId="2C17D629" w14:textId="5CEFDB7E" w:rsidR="008B1D51" w:rsidRPr="00B85792" w:rsidRDefault="00B85792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A95CE7">
              <w:rPr>
                <w:rFonts w:ascii="Times New Roman" w:eastAsia="等线" w:hAnsi="Times New Roman"/>
                <w:color w:val="3333FF"/>
                <w:kern w:val="0"/>
                <w:sz w:val="18"/>
                <w:szCs w:val="18"/>
              </w:rPr>
              <w:t>G</w:t>
            </w:r>
            <w:r w:rsidRPr="00A95CE7">
              <w:rPr>
                <w:rFonts w:ascii="Times New Roman" w:eastAsia="等线" w:hAnsi="Times New Roman"/>
                <w:color w:val="3333FF"/>
                <w:kern w:val="0"/>
                <w:sz w:val="18"/>
                <w:szCs w:val="18"/>
                <w:vertAlign w:val="subscript"/>
              </w:rPr>
              <w:t>q</w:t>
            </w:r>
            <w:proofErr w:type="spellEnd"/>
            <w:r w:rsidRPr="00A95CE7">
              <w:rPr>
                <w:rFonts w:ascii="Times New Roman" w:eastAsia="等线" w:hAnsi="Times New Roman" w:hint="eastAsia"/>
                <w:color w:val="3333FF"/>
                <w:kern w:val="0"/>
                <w:sz w:val="18"/>
                <w:szCs w:val="18"/>
              </w:rPr>
              <w:t xml:space="preserve"> </w:t>
            </w:r>
            <w:r w:rsidRPr="00A95CE7">
              <w:rPr>
                <w:rFonts w:ascii="Times New Roman" w:eastAsia="等线" w:hAnsi="Times New Roman"/>
                <w:color w:val="3333FF"/>
                <w:kern w:val="0"/>
                <w:sz w:val="18"/>
                <w:szCs w:val="18"/>
              </w:rPr>
              <w:t>protein</w:t>
            </w:r>
          </w:p>
        </w:tc>
        <w:tc>
          <w:tcPr>
            <w:tcW w:w="582" w:type="pct"/>
            <w:shd w:val="clear" w:color="auto" w:fill="auto"/>
          </w:tcPr>
          <w:p w14:paraId="297FB684" w14:textId="51E712E5" w:rsidR="008B1D51" w:rsidRPr="00B85792" w:rsidRDefault="000F7124" w:rsidP="008B1D51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MOpbWVudDwvQXV0aG9yPjxZZWFyPjIwMTg8L1llYXI+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</w:fldData>
              </w:fldChar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MOpbWVudDwvQXV0aG9yPjxZZWFyPjIwMTg8L1llYXI+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</w:fldData>
              </w:fldChar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end"/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B85792">
              <w:rPr>
                <w:rFonts w:ascii="Times New Roman" w:eastAsia="等线" w:hAnsi="Times New Roman" w:cs="Times New Roman"/>
                <w:noProof/>
                <w:color w:val="3333FF"/>
                <w:kern w:val="0"/>
                <w:sz w:val="18"/>
                <w:szCs w:val="18"/>
                <w:vertAlign w:val="superscript"/>
                <w14:ligatures w14:val="none"/>
              </w:rPr>
              <w:t>[105]</w:t>
            </w:r>
            <w:r w:rsidRPr="00B85792"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C91F753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D5B307" w14:textId="77777777" w:rsidR="008851AA" w:rsidRPr="00B85792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0A421ACB" w14:textId="7D195AE0" w:rsidR="008851AA" w:rsidRPr="00B85792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</w:tcPr>
          <w:p w14:paraId="250A8BFB" w14:textId="50C03EB5" w:rsidR="008851AA" w:rsidRPr="00B85792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20A8D26F" w14:textId="7A327EFE" w:rsidR="008851AA" w:rsidRPr="00B85792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812" w:type="pct"/>
            <w:shd w:val="clear" w:color="auto" w:fill="auto"/>
          </w:tcPr>
          <w:p w14:paraId="079DB349" w14:textId="7E3EBCEC" w:rsidR="008851AA" w:rsidRPr="00B85792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 w:rsidRPr="00B21C51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14:ligatures w14:val="none"/>
              </w:rPr>
              <w:t>Agouti-related peptide</w:t>
            </w:r>
          </w:p>
        </w:tc>
        <w:tc>
          <w:tcPr>
            <w:tcW w:w="1778" w:type="pct"/>
            <w:shd w:val="clear" w:color="auto" w:fill="auto"/>
          </w:tcPr>
          <w:p w14:paraId="47F3AB85" w14:textId="47E2A43E" w:rsidR="008851AA" w:rsidRPr="00A95CE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/>
                <w:color w:val="3333FF"/>
                <w:kern w:val="0"/>
                <w:sz w:val="18"/>
                <w:szCs w:val="18"/>
              </w:rPr>
            </w:pPr>
            <w:r w:rsidRPr="00B21C51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14:ligatures w14:val="none"/>
              </w:rPr>
              <w:t>G</w:t>
            </w:r>
            <w:r w:rsidRPr="00B21C51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B21C51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14:ligatures w14:val="none"/>
              </w:rPr>
              <w:t xml:space="preserve">, Kir7.1, ERK1/2 and Akt </w:t>
            </w: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over</w:t>
            </w:r>
            <w:r w:rsidRPr="00B21C51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G</w:t>
            </w:r>
            <w:r w:rsidRPr="00B21C51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A07E967" w14:textId="251DC72C" w:rsidR="008851AA" w:rsidRPr="00B85792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zwvWWVhcj48UmVj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zwvWWVhcj48UmVj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=
</w:fldData>
              </w:fldChar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end"/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color w:val="3333FF"/>
                <w:kern w:val="0"/>
                <w:sz w:val="18"/>
                <w:szCs w:val="18"/>
                <w:vertAlign w:val="superscript"/>
                <w14:ligatures w14:val="none"/>
              </w:rPr>
              <w:t>[106]</w:t>
            </w:r>
            <w:r>
              <w:rPr>
                <w:rFonts w:ascii="Times New Roman" w:eastAsia="等线" w:hAnsi="Times New Roman" w:cs="Times New Roman"/>
                <w:color w:val="3333FF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39866B9" w14:textId="41F425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4959AA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6785A15" w14:textId="3566E41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24D609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4D2F60BB" w14:textId="0778AC4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4A33DB27" w14:textId="184FEC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NP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(1-10)</w:t>
            </w:r>
          </w:p>
        </w:tc>
        <w:tc>
          <w:tcPr>
            <w:tcW w:w="1778" w:type="pct"/>
            <w:shd w:val="clear" w:color="auto" w:fill="auto"/>
            <w:hideMark/>
          </w:tcPr>
          <w:p w14:paraId="214B05BD" w14:textId="5AB39F0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E537C9B" w14:textId="367DB63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d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ZXJpb2Rp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d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ZXJpb2Rp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1A52964" w14:textId="73E023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49004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A9AE3C" w14:textId="6401ACA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8E0445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3C94D318" w14:textId="0EA74B1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2346A80E" w14:textId="2D9EB50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log 4 (RTI-263, SerPheLysAsn-NH2)</w:t>
            </w:r>
          </w:p>
        </w:tc>
        <w:tc>
          <w:tcPr>
            <w:tcW w:w="1778" w:type="pct"/>
            <w:shd w:val="clear" w:color="auto" w:fill="auto"/>
            <w:hideMark/>
          </w:tcPr>
          <w:p w14:paraId="0D20DCA7" w14:textId="4760F7E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8B3FE2C" w14:textId="7C3CCC5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4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4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0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7FA4FAE" w14:textId="2C2ACE4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0F98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831AB34" w14:textId="1E9C381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81EDD7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Y1R</w:t>
            </w:r>
          </w:p>
        </w:tc>
        <w:tc>
          <w:tcPr>
            <w:tcW w:w="457" w:type="pct"/>
            <w:shd w:val="clear" w:color="auto" w:fill="auto"/>
          </w:tcPr>
          <w:p w14:paraId="40AADD79" w14:textId="42F8C7F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E2600" w14:textId="347326F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(34)-NPY</w:t>
            </w:r>
          </w:p>
        </w:tc>
        <w:tc>
          <w:tcPr>
            <w:tcW w:w="1778" w:type="pct"/>
            <w:shd w:val="clear" w:color="auto" w:fill="auto"/>
            <w:hideMark/>
          </w:tcPr>
          <w:p w14:paraId="114A74F3" w14:textId="6A6D47C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</w:t>
            </w:r>
          </w:p>
        </w:tc>
        <w:tc>
          <w:tcPr>
            <w:tcW w:w="582" w:type="pct"/>
            <w:shd w:val="clear" w:color="auto" w:fill="auto"/>
          </w:tcPr>
          <w:p w14:paraId="0139449B" w14:textId="14047EC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OV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OV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3C440F8" w14:textId="0D099F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45839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8CFCC55" w14:textId="0E11F08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DEB81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5B9D87B0" w14:textId="40B5BBE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194A0535" w14:textId="75FF3B9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553</w:t>
            </w:r>
          </w:p>
        </w:tc>
        <w:tc>
          <w:tcPr>
            <w:tcW w:w="1778" w:type="pct"/>
            <w:shd w:val="clear" w:color="auto" w:fill="auto"/>
            <w:hideMark/>
          </w:tcPr>
          <w:p w14:paraId="5648D17C" w14:textId="3ACB9B4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53D1171" w14:textId="1FC616A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xM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xM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5E217E9" w14:textId="52D3055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E8B2C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1AFD0B97" w14:textId="42D6578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25AB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40654A84" w14:textId="07C056C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6D5048BF" w14:textId="456B4C9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314</w:t>
            </w:r>
          </w:p>
        </w:tc>
        <w:tc>
          <w:tcPr>
            <w:tcW w:w="1778" w:type="pct"/>
            <w:shd w:val="clear" w:color="auto" w:fill="auto"/>
            <w:hideMark/>
          </w:tcPr>
          <w:p w14:paraId="750E1D62" w14:textId="064FB23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48192C3" w14:textId="1B9A9C5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Ex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Ex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B901819" w14:textId="79E7EB5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8A10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BC2FD2" w14:textId="01205DB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36488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5A06A093" w14:textId="5736FA6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6B475B1" w14:textId="08E87CC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7E64A8F" w14:textId="26775ED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13DA5FA" w14:textId="4D8A35F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EAC1EFF" w14:textId="45155B6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D0AF1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F94AB4" w14:textId="330772E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B3AA23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7F9F382" w14:textId="19A70F7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E92FD3E" w14:textId="4B4B048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4BDC5E20" w14:textId="6CB08DE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F619594" w14:textId="232BFEE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683A65B" w14:textId="3DB429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1C649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2DEF6F" w14:textId="43D8BEC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474427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6D47ABB" w14:textId="3909D12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2E0E42F1" w14:textId="6AFF7FB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04A2AD2" w14:textId="706C7C4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3BA51A7" w14:textId="3F0177C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FCB732C" w14:textId="5DDB4F9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A1CB2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91E114" w14:textId="754C9FF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74850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2E6D234A" w14:textId="48A9200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571FF8F7" w14:textId="0075488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414BB65" w14:textId="5669B34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189C247" w14:textId="41E52E0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51DD8D0" w14:textId="5765722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4D4DB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9E288F" w14:textId="01B5CB8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86DEEC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DA46316" w14:textId="5CD267A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722EFEE" w14:textId="338197A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N6047</w:t>
            </w:r>
          </w:p>
        </w:tc>
        <w:tc>
          <w:tcPr>
            <w:tcW w:w="1778" w:type="pct"/>
            <w:shd w:val="clear" w:color="auto" w:fill="auto"/>
            <w:hideMark/>
          </w:tcPr>
          <w:p w14:paraId="132B0906" w14:textId="0FB9742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9D97FBC" w14:textId="5A3D05F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z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z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BB11724" w14:textId="58063E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5D082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13789B" w14:textId="4EAA1E6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06B25D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42F7D86A" w14:textId="0EDF3C0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6F594BF" w14:textId="767A0AA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N-67</w:t>
            </w:r>
          </w:p>
        </w:tc>
        <w:tc>
          <w:tcPr>
            <w:tcW w:w="1778" w:type="pct"/>
            <w:shd w:val="clear" w:color="auto" w:fill="auto"/>
            <w:hideMark/>
          </w:tcPr>
          <w:p w14:paraId="39EFF759" w14:textId="6EC44DE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28F90EC" w14:textId="2B2A117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NF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NF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C9D5C3A" w14:textId="58B755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8C76C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D1998B" w14:textId="5F0E4C2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FC3EB1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CDCAA86" w14:textId="250D86A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FDD3F0" w14:textId="393622A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250</w:t>
            </w:r>
          </w:p>
        </w:tc>
        <w:tc>
          <w:tcPr>
            <w:tcW w:w="1778" w:type="pct"/>
            <w:shd w:val="clear" w:color="auto" w:fill="auto"/>
            <w:hideMark/>
          </w:tcPr>
          <w:p w14:paraId="222AB908" w14:textId="7CDB5CE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58BA78" w14:textId="297DC02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V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V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A8FF844" w14:textId="42F64E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B44AF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E8060C" w14:textId="21B52E0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3CC032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422D990" w14:textId="12F4309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8A5FCBB" w14:textId="118942E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biscolin-5</w:t>
            </w:r>
          </w:p>
        </w:tc>
        <w:tc>
          <w:tcPr>
            <w:tcW w:w="1778" w:type="pct"/>
            <w:shd w:val="clear" w:color="auto" w:fill="auto"/>
            <w:hideMark/>
          </w:tcPr>
          <w:p w14:paraId="287D71D1" w14:textId="5AD17D7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E27EA51" w14:textId="5F0D8EF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Z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Z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EB571AF" w14:textId="5C5524A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4C751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345439" w14:textId="25ACBFF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8FCA92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07A8360" w14:textId="3CF86B2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15B4844" w14:textId="18012F2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ubiscolin-6</w:t>
            </w:r>
          </w:p>
        </w:tc>
        <w:tc>
          <w:tcPr>
            <w:tcW w:w="1778" w:type="pct"/>
            <w:shd w:val="clear" w:color="auto" w:fill="auto"/>
            <w:hideMark/>
          </w:tcPr>
          <w:p w14:paraId="5F606467" w14:textId="383C1E0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96C04FE" w14:textId="60EA658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Z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Z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322B1B1" w14:textId="5008547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0A9A9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D732FE" w14:textId="6333D1F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CC341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7375D3A" w14:textId="21341C7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FF7D723" w14:textId="770EA0A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 986187</w:t>
            </w:r>
          </w:p>
        </w:tc>
        <w:tc>
          <w:tcPr>
            <w:tcW w:w="1778" w:type="pct"/>
            <w:shd w:val="clear" w:color="auto" w:fill="auto"/>
            <w:hideMark/>
          </w:tcPr>
          <w:p w14:paraId="59084057" w14:textId="79F94CB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A9C80E3" w14:textId="74B82AD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3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3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78803EC" w14:textId="11097E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0A97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07B66F" w14:textId="6FDA677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EE7FC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E6F880C" w14:textId="67343AB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FA93C74" w14:textId="72003EA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FP-512</w:t>
            </w:r>
          </w:p>
        </w:tc>
        <w:tc>
          <w:tcPr>
            <w:tcW w:w="1778" w:type="pct"/>
            <w:shd w:val="clear" w:color="auto" w:fill="auto"/>
            <w:hideMark/>
          </w:tcPr>
          <w:p w14:paraId="633EEF19" w14:textId="23464E3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4505003" w14:textId="2146208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arfi&lt;/Author&gt;&lt;Year&gt;2015&lt;/Year&gt;&lt;RecNum&gt;364&lt;/RecNum&gt;&lt;DisplayText&gt;&lt;style face="superscript"&gt;[118]&lt;/style&gt;&lt;/DisplayText&gt;&lt;record&gt;&lt;rec-number&gt;364&lt;/rec-number&gt;&lt;foreign-keys&gt;&lt;key app="EN" db-id="rwxx0xz2ifzazme0927v0vvc5ftxrwzr0pxe" timestamp="1724042728"&gt;364&lt;/key&gt;&lt;/foreign-keys&gt;&lt;ref-type name="Journal Article"&gt;17&lt;/ref-type&gt;&lt;contributors&gt;&lt;authors&gt;&lt;author&gt;Charfi, I.&lt;/author&gt;&lt;author&gt;Audet, N.&lt;/author&gt;&lt;author&gt;Tudashki, H. Bagheri&lt;/author&gt;&lt;author&gt;Pineyro, G.&lt;/author&gt;&lt;/authors&gt;&lt;/contributors&gt;&lt;titles&gt;&lt;title&gt;Identifying ligand-specific signalling within biased responses: focus on δ opioid receptor ligands&lt;/title&gt;&lt;secondary-title&gt;British Journal of Pharmacology&lt;/secondary-title&gt;&lt;/titles&gt;&lt;periodical&gt;&lt;full-title&gt;British Journal of Pharmacology&lt;/full-title&gt;&lt;/periodical&gt;&lt;pages&gt;435-448&lt;/pages&gt;&lt;volume&gt;172&lt;/volume&gt;&lt;number&gt;2&lt;/number&gt;&lt;dates&gt;&lt;year&gt;2015&lt;/year&gt;&lt;pub-dates&gt;&lt;date&gt;Jan&lt;/date&gt;&lt;/pub-dates&gt;&lt;/dates&gt;&lt;isbn&gt;0007-1188&lt;/isbn&gt;&lt;accession-num&gt;WOS:000346826500018&lt;/accession-num&gt;&lt;work-type&gt;Review&lt;/work-type&gt;&lt;urls&gt;&lt;related-urls&gt;&lt;url&gt;&lt;style face="underline" font="default" size="100%"&gt;&amp;lt;Go to ISI&amp;gt;://WOS:000346826500018&lt;/style&gt;&lt;/url&gt;&lt;/related-urls&gt;&lt;/urls&gt;&lt;electronic-resource-num&gt;10.1111/bph.12705&lt;/electronic-resource-num&gt;&lt;research-notes&gt;UFP-512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F985531" w14:textId="081A48C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CCE19B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0B3E64" w14:textId="0232BEC3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654B01" w14:textId="77777777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3E24AD4F" w14:textId="59BDA7F8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32FB6CE9" w14:textId="67C2FB04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8</w:t>
            </w:r>
          </w:p>
        </w:tc>
        <w:tc>
          <w:tcPr>
            <w:tcW w:w="1778" w:type="pct"/>
            <w:shd w:val="clear" w:color="auto" w:fill="auto"/>
            <w:hideMark/>
          </w:tcPr>
          <w:p w14:paraId="706F9D31" w14:textId="13680D53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366AAEB" w14:textId="02FC743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5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cmVzZWFyY2gtbm90ZXM+QkFNIDE4PC9yZXNlYXJjaC1u
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5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cmVzZWFyY2gtbm90ZXM+QkFNIDE4PC9yZXNlYXJjaC1u
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F82CF14" w14:textId="44B7F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BD74DB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0907B4" w14:textId="21F7DBF1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794222" w14:textId="77777777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BCD26B1" w14:textId="5BE1A9FC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EADF9B" w14:textId="201975E9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2</w:t>
            </w:r>
          </w:p>
        </w:tc>
        <w:tc>
          <w:tcPr>
            <w:tcW w:w="1778" w:type="pct"/>
            <w:shd w:val="clear" w:color="auto" w:fill="auto"/>
            <w:hideMark/>
          </w:tcPr>
          <w:p w14:paraId="5E987E7E" w14:textId="7E1D7CFC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 protein</w:t>
            </w:r>
          </w:p>
        </w:tc>
        <w:tc>
          <w:tcPr>
            <w:tcW w:w="582" w:type="pct"/>
            <w:shd w:val="clear" w:color="auto" w:fill="auto"/>
          </w:tcPr>
          <w:p w14:paraId="6044B5B4" w14:textId="5A73F69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5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cmVzZWFyY2gtbm90ZXM+QkFNIDE4PC9yZXNlYXJjaC1u
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5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cmVzZWFyY2gtbm90ZXM+QkFNIDE4PC9yZXNlYXJjaC1u
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660DB08" w14:textId="46FBA0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1A1AF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4F3158" w14:textId="4B38DA43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4D934" w14:textId="77777777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EC4A62B" w14:textId="7B90B0F5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DAD90BC" w14:textId="58520CDF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BDCB66F" w14:textId="5133A209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E527782" w14:textId="2152D5D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1CDB116" w14:textId="7CBF91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9C65F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BFBD63" w14:textId="0789AC1C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D17187" w14:textId="77777777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3252846" w14:textId="4619B1BC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17FD3DE8" w14:textId="3927B3B0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675AA0D9" w14:textId="4754AF56" w:rsidR="008851AA" w:rsidRPr="00670377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C4E8A9D" w14:textId="6B8D31C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CE03179" w14:textId="4C288E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82C3D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0F5430" w14:textId="5601A779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1D7BF2" w14:textId="77777777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A6F11DF" w14:textId="62C45C33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28C9D5" w14:textId="0386EE42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962CB9C" w14:textId="5F2A9026" w:rsidR="008851AA" w:rsidRPr="00670377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670377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AF208DF" w14:textId="4573FA0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2054DF4" w14:textId="424B35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7A9CA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D6DEF9" w14:textId="6BA0FF9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34E594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BBB2881" w14:textId="221207B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55820A2" w14:textId="420D852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97C2DBE" w14:textId="4A9D484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A57A99B" w14:textId="70EF53E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675028F" w14:textId="0522E85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ED69E4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2DC13D" w14:textId="54BA017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1216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6ABA16F" w14:textId="5DE11BD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CD19010" w14:textId="3C76050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'-GNTI</w:t>
            </w:r>
          </w:p>
        </w:tc>
        <w:tc>
          <w:tcPr>
            <w:tcW w:w="1778" w:type="pct"/>
            <w:shd w:val="clear" w:color="auto" w:fill="auto"/>
            <w:hideMark/>
          </w:tcPr>
          <w:p w14:paraId="49CE3CC9" w14:textId="044A2C9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7392987" w14:textId="1C62BD1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yM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lcmlvZGljYWw+PGZ1bGwt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yM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lcmlvZGljYWw+PGZ1bGwt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2611141" w14:textId="56FAEF8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0574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EFED7C" w14:textId="0A83BDA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76771A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72042926" w14:textId="1FF50EE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7C3FE1B" w14:textId="515CD92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B-64</w:t>
            </w:r>
          </w:p>
        </w:tc>
        <w:tc>
          <w:tcPr>
            <w:tcW w:w="1778" w:type="pct"/>
            <w:shd w:val="clear" w:color="auto" w:fill="auto"/>
            <w:hideMark/>
          </w:tcPr>
          <w:p w14:paraId="06E9215F" w14:textId="1212739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3C4769E" w14:textId="7FBFD29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Ix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Ix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E8C2A30" w14:textId="5307846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D655B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DFAF79" w14:textId="3CF06EC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5B8C06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4FB22FD" w14:textId="174A401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3179E91" w14:textId="24AB918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iazole 1.1</w:t>
            </w:r>
          </w:p>
        </w:tc>
        <w:tc>
          <w:tcPr>
            <w:tcW w:w="1778" w:type="pct"/>
            <w:shd w:val="clear" w:color="auto" w:fill="auto"/>
            <w:hideMark/>
          </w:tcPr>
          <w:p w14:paraId="5BC8D6AA" w14:textId="358A22F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26F711B" w14:textId="1087D12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IsIDEyM1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IsIDEyM1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2, 1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EADA3E9" w14:textId="68530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DD0B3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3B5391" w14:textId="2FA2C7F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901E39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F0B39F" w14:textId="1689695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8856397" w14:textId="117A252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S666</w:t>
            </w:r>
          </w:p>
        </w:tc>
        <w:tc>
          <w:tcPr>
            <w:tcW w:w="1778" w:type="pct"/>
            <w:shd w:val="clear" w:color="auto" w:fill="auto"/>
            <w:hideMark/>
          </w:tcPr>
          <w:p w14:paraId="006B384A" w14:textId="191FEE1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3F99C08" w14:textId="14DB946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NF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NF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A8B4B7F" w14:textId="29E3CA3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BD11D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760D3F" w14:textId="4505272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E6D711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090D46C" w14:textId="309B87F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D59552" w14:textId="4E279BC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llybolid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E38C7A1" w14:textId="48F91E1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2D10AEE" w14:textId="5C3B3D1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1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1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2244003" w14:textId="489CFE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C28EC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DC0CE4" w14:textId="7D63125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E78B27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314E5F7E" w14:textId="59BC32F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DD2289D" w14:textId="2F3221F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1</w:t>
            </w:r>
          </w:p>
        </w:tc>
        <w:tc>
          <w:tcPr>
            <w:tcW w:w="1778" w:type="pct"/>
            <w:shd w:val="clear" w:color="auto" w:fill="auto"/>
            <w:hideMark/>
          </w:tcPr>
          <w:p w14:paraId="6CD4A9ED" w14:textId="75F4E39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9D70E93" w14:textId="24F8508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N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N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98AEBCD" w14:textId="5A5700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AE323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B89312" w14:textId="2EEB808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EF0D87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F32BD8C" w14:textId="23FC5A4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FE6D4C6" w14:textId="26B23F4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riboga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D83ED6E" w14:textId="03F5298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6BF2707" w14:textId="1423D3A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Z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Z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CE1FAFA" w14:textId="7E4926E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318A5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4F6EF" w14:textId="04C8BE1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01F20A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DA8EE7D" w14:textId="2320AEF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6AF1A7D" w14:textId="789E582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81 </w:t>
            </w:r>
          </w:p>
        </w:tc>
        <w:tc>
          <w:tcPr>
            <w:tcW w:w="1778" w:type="pct"/>
            <w:shd w:val="clear" w:color="auto" w:fill="auto"/>
            <w:hideMark/>
          </w:tcPr>
          <w:p w14:paraId="10FBB634" w14:textId="1112831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765A928" w14:textId="0B0EF47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d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d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83AF0E3" w14:textId="7217438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ED03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663F22" w14:textId="1B9418F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90CDF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AC7276" w14:textId="37E3EFC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B3B96E3" w14:textId="04D22A4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17</w:t>
            </w:r>
          </w:p>
        </w:tc>
        <w:tc>
          <w:tcPr>
            <w:tcW w:w="1778" w:type="pct"/>
            <w:shd w:val="clear" w:color="auto" w:fill="auto"/>
            <w:hideMark/>
          </w:tcPr>
          <w:p w14:paraId="57A84F47" w14:textId="2DF19F8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185EC95" w14:textId="5E057CB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dini&lt;/Author&gt;&lt;Year&gt;2020&lt;/Year&gt;&lt;RecNum&gt;160&lt;/RecNum&gt;&lt;DisplayText&gt;&lt;style face="superscript"&gt;[128]&lt;/style&gt;&lt;/DisplayText&gt;&lt;record&gt;&lt;rec-number&gt;160&lt;/rec-number&gt;&lt;foreign-keys&gt;&lt;key app="EN" db-id="rwxx0xz2ifzazme0927v0vvc5ftxrwzr0pxe" timestamp="1723819628"&gt;160&lt;/key&gt;&lt;key app="ENWeb" db-id=""&gt;0&lt;/key&gt;&lt;/foreign-keys&gt;&lt;ref-type name="Journal Article"&gt;17&lt;/ref-type&gt;&lt;contributors&gt;&lt;authors&gt;&lt;author&gt;Bedini, A.&lt;/author&gt;&lt;author&gt;Di Cesare Mannelli, L.&lt;/author&gt;&lt;author&gt;Micheli, L.&lt;/author&gt;&lt;author&gt;Baiula, M.&lt;/author&gt;&lt;author&gt;Vaca, G.&lt;/author&gt;&lt;author&gt;De Marco, R.&lt;/author&gt;&lt;author&gt;Gentilucci, L.&lt;/author&gt;&lt;author&gt;Ghelardini, C.&lt;/author&gt;&lt;author&gt;Spampinato, S.&lt;/author&gt;&lt;/authors&gt;&lt;/contributors&gt;&lt;auth-address&gt;Department of Pharmacy and Biotechnology, University of Bologna, Bologna, Italy.&amp;#xD;Department of Neuroscience, Psychology, Drug and Children Health (NEUROFARBA), University of Florence, Florence, Italy.&amp;#xD;Department of Chemistry &amp;quot;G. Ciamician&amp;quot;, University of Bologna, Bologna, Italy.&amp;#xD;Department of Agricultural, Food, Enviromental and Animal Science (Di4A), Udine, Italy.&lt;/auth-address&gt;&lt;titles&gt;&lt;title&gt;Functional selectivity and antinociceptive effects of a novel KOPr agonist&lt;/title&gt;&lt;secondary-title&gt;Frontiers in Pharmacology&lt;/secondary-title&gt;&lt;/titles&gt;&lt;periodical&gt;&lt;full-title&gt;Frontiers in Pharmacology&lt;/full-title&gt;&lt;/periodical&gt;&lt;pages&gt;188&lt;/pages&gt;&lt;volume&gt;11&lt;/volume&gt;&lt;edition&gt;2020/03/27&lt;/edition&gt;&lt;keywords&gt;&lt;keyword&gt;antinociception&lt;/keyword&gt;&lt;keyword&gt;chemotherapy-induced neuropathic pain&lt;/keyword&gt;&lt;keyword&gt;functional selectivity&lt;/keyword&gt;&lt;keyword&gt;intracellular signaling&lt;/keyword&gt;&lt;keyword&gt;kappa opioid receptor&lt;/keyword&gt;&lt;/keywords&gt;&lt;dates&gt;&lt;year&gt;2020&lt;/year&gt;&lt;/dates&gt;&lt;isbn&gt;1663-9812 (Print)&amp;#xD;1663-9812 (Electronic)&amp;#xD;1663-9812 (Linking)&lt;/isbn&gt;&lt;accession-num&gt;32210803&lt;/accession-num&gt;&lt;urls&gt;&lt;related-urls&gt;&lt;url&gt;https://www.ncbi.nlm.nih.gov/pubmed/32210803&lt;/url&gt;&lt;/related-urls&gt;&lt;/urls&gt;&lt;custom2&gt;PMC7066533&lt;/custom2&gt;&lt;electronic-resource-num&gt;10.3389/fphar.2020.0018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0A88DC5" w14:textId="09D1CA8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80A6E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37E398" w14:textId="50D78E7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2321B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08191B0" w14:textId="3E73514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5D19871" w14:textId="2BAFC0B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furaf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55BEC95" w14:textId="6BACF93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0525715" w14:textId="425C45E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OSwgMTMw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OSwgMTMw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9, 1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FF5D6EA" w14:textId="01E3AA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1CE2E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539C73" w14:textId="7A8F863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5D879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9469E5" w14:textId="6903024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6E54A0" w14:textId="55BED8E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MS-X600</w:t>
            </w:r>
          </w:p>
        </w:tc>
        <w:tc>
          <w:tcPr>
            <w:tcW w:w="1778" w:type="pct"/>
            <w:shd w:val="clear" w:color="auto" w:fill="auto"/>
            <w:hideMark/>
          </w:tcPr>
          <w:p w14:paraId="1BEE8A3C" w14:textId="6B9E7B7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5FE3479" w14:textId="7F95E36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OV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OV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87E97B8" w14:textId="542FB15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1464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2A122" w14:textId="423928D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2C4BD4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F123FF9" w14:textId="337AB7E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665B984" w14:textId="79AF245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3</w:t>
            </w:r>
          </w:p>
        </w:tc>
        <w:tc>
          <w:tcPr>
            <w:tcW w:w="1778" w:type="pct"/>
            <w:shd w:val="clear" w:color="auto" w:fill="auto"/>
            <w:hideMark/>
          </w:tcPr>
          <w:p w14:paraId="0B6AB68A" w14:textId="1D1175E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4B34DF7" w14:textId="5BD6FD1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zM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zM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B90F0F6" w14:textId="2DC2E42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2726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8F59AB" w14:textId="4E52012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6FB736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0F0456B" w14:textId="05ED100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9D44E09" w14:textId="0A2D24F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62066</w:t>
            </w:r>
          </w:p>
        </w:tc>
        <w:tc>
          <w:tcPr>
            <w:tcW w:w="1778" w:type="pct"/>
            <w:shd w:val="clear" w:color="auto" w:fill="auto"/>
            <w:hideMark/>
          </w:tcPr>
          <w:p w14:paraId="41768F90" w14:textId="2BDA010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8B6B94E" w14:textId="6ED71F3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y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y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A69F120" w14:textId="04EFADB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EF14FF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78EF39" w14:textId="67EBDFB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7E4017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348DE29" w14:textId="728C957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A6D78C9" w14:textId="1CA3CEF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99,441</w:t>
            </w:r>
          </w:p>
        </w:tc>
        <w:tc>
          <w:tcPr>
            <w:tcW w:w="1778" w:type="pct"/>
            <w:shd w:val="clear" w:color="auto" w:fill="auto"/>
            <w:hideMark/>
          </w:tcPr>
          <w:p w14:paraId="0ED8E410" w14:textId="168B9BF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9E83126" w14:textId="49B76A9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6B7E343" w14:textId="5BB27FA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FF142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54286D" w14:textId="6A954ED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9FA23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470E6FD" w14:textId="164FB80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1F99F6" w14:textId="2D7FA1D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15FF759A" w14:textId="68C1902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9D9203B" w14:textId="7131954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CD16134" w14:textId="49B6787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F25C9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965961" w14:textId="60B4176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EFC87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17B786A" w14:textId="0B5483E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2EB2C9E" w14:textId="4A5A33A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C31E0D7" w14:textId="7924CDD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8381876" w14:textId="44B1BF9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7DCB8EF" w14:textId="1B0F5FA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6CF5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AFEBA" w14:textId="27D8454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5B02B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38E2D8" w14:textId="4454B25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083AB20" w14:textId="78C7349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bu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2EA716A8" w14:textId="74DE9CE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7D55C04" w14:textId="71089FA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7F5956B" w14:textId="0F37D0D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AB859B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F7900" w14:textId="67AE3EC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C1B61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28A83F73" w14:textId="004BB99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1744A75" w14:textId="5A6325A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ifluadom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6D10D75" w14:textId="014C9D2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B534AE0" w14:textId="0AFD075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z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6A6515B" w14:textId="756C68D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08CDC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72085C" w14:textId="293143F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66C5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DDD64C" w14:textId="1F48299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EEE79FE" w14:textId="5996F91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ZM21</w:t>
            </w:r>
          </w:p>
        </w:tc>
        <w:tc>
          <w:tcPr>
            <w:tcW w:w="1778" w:type="pct"/>
            <w:shd w:val="clear" w:color="auto" w:fill="auto"/>
            <w:hideMark/>
          </w:tcPr>
          <w:p w14:paraId="0D1B40B3" w14:textId="0CE926E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AFFB8EE" w14:textId="43B25BC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NF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L3Vy
bHM+PGN1c3RvbTI+UE1DNTE2MTU4NTwvY3VzdG9tMj48ZWxlY3Ryb25pYy1yZXNvdXJjZS1udW0+
MTAuMTAzOC9uYXR1cmUxOTExMjwvZWxlY3Ryb25pYy1yZXNvdXJjZS1udW0+PHJlc2VhcmNoLW5v
dGVzPlBaTTIxPC9yZXNlYXJjaC1u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NF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L3Vy
bHM+PGN1c3RvbTI+UE1DNTE2MTU4NTwvY3VzdG9tMj48ZWxlY3Ryb25pYy1yZXNvdXJjZS1udW0+
MTAuMTAzOC9uYXR1cmUxOTExMjwvZWxlY3Ryb25pYy1yZXNvdXJjZS1udW0+PHJlc2VhcmNoLW5v
dGVzPlBaTTIxPC9yZXNlYXJjaC1ub3Rlcz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EFF2A24" w14:textId="1F6669C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6D1B8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8BBA05" w14:textId="06CAC82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C2F3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5F67E6" w14:textId="430E3BE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5D0D8D" w14:textId="4C72E24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TRV130 (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olicerid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19902747" w14:textId="07596CC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6F5305E" w14:textId="5B87C89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1LCAxMzZ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1LCAxMzZ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5, 13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0D08317" w14:textId="774D52A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3CB9A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07FF3" w14:textId="70C57C4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39363A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87DB8CA" w14:textId="141CE35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E21FF4" w14:textId="5D21E5E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HR9352</w:t>
            </w:r>
          </w:p>
        </w:tc>
        <w:tc>
          <w:tcPr>
            <w:tcW w:w="1778" w:type="pct"/>
            <w:shd w:val="clear" w:color="auto" w:fill="auto"/>
            <w:hideMark/>
          </w:tcPr>
          <w:p w14:paraId="12566AFA" w14:textId="1E25BDA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C68959A" w14:textId="31159BA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3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3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122516C" w14:textId="034012F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6D67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41D721" w14:textId="2BAA449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E6FBA7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7AFCBCD" w14:textId="33494F1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A5140BD" w14:textId="0A27107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734</w:t>
            </w:r>
          </w:p>
        </w:tc>
        <w:tc>
          <w:tcPr>
            <w:tcW w:w="1778" w:type="pct"/>
            <w:shd w:val="clear" w:color="auto" w:fill="auto"/>
            <w:hideMark/>
          </w:tcPr>
          <w:p w14:paraId="34DFEE5C" w14:textId="0E64973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C24FF86" w14:textId="05B639B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gsIDEzOV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Q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gsIDEzOV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Q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38, 1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05A8CDA" w14:textId="426B977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EC1D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A5B8C" w14:textId="0D2E32C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6F65A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1852C0C" w14:textId="1E6C668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E15DB80" w14:textId="4E2A22C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3BD91D9B" w14:textId="2CC903A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49D99C7" w14:textId="502D271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NDB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b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NDB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b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A6C6B96" w14:textId="1D2124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35AF3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DA43D0" w14:textId="0E3EAB1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85A61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158C43F" w14:textId="3FA5E07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A601EF7" w14:textId="2CF7969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2D5A9FC2" w14:textId="4AAA593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B93B7A7" w14:textId="20EEBEF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41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59A5661" w14:textId="0CF943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4D17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C683DE5" w14:textId="478F135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B6351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28FAF2B" w14:textId="59A23C5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3BDEE33" w14:textId="356D70D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6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489EC081" w14:textId="7DF6F26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1A64506" w14:textId="0EC29D4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41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8D9C4BF" w14:textId="72B2D6B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C427B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CF07C37" w14:textId="234456D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A0D92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57A0FB9" w14:textId="3FF24F3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847475F" w14:textId="1D3FD92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7018</w:t>
            </w:r>
          </w:p>
        </w:tc>
        <w:tc>
          <w:tcPr>
            <w:tcW w:w="1778" w:type="pct"/>
            <w:shd w:val="clear" w:color="auto" w:fill="auto"/>
            <w:hideMark/>
          </w:tcPr>
          <w:p w14:paraId="7B32FAC3" w14:textId="749A826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1E3F4A9" w14:textId="04CEFDF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AD401B2" w14:textId="312DCAA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D6DC9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5D91E0" w14:textId="73342E0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2AF3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7508582" w14:textId="4DD4E65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B266753" w14:textId="26B9F74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4968</w:t>
            </w:r>
          </w:p>
        </w:tc>
        <w:tc>
          <w:tcPr>
            <w:tcW w:w="1778" w:type="pct"/>
            <w:shd w:val="clear" w:color="auto" w:fill="auto"/>
            <w:hideMark/>
          </w:tcPr>
          <w:p w14:paraId="1DEA86DA" w14:textId="40419D8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4C3C7D9" w14:textId="482D8AB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IsIDE0M1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8L3BhZ2VzPjx2b2x1bWU+MTcxPC92b2x1bWU+PG51bWJlcj41PC9udW1iZXI+PGVk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IsIDE0M1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8L3BhZ2VzPjx2b2x1bWU+MTcxPC92b2x1bWU+PG51bWJlcj41PC9udW1iZXI+PGVk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, 1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D07A8AF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214FC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0EFE3C38" w14:textId="7F202F5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4A58E95D" w14:textId="10C63A5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B301E3" w14:textId="7B96564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4FFD7764" w14:textId="771EABD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entanyl</w:t>
            </w:r>
          </w:p>
        </w:tc>
        <w:tc>
          <w:tcPr>
            <w:tcW w:w="1778" w:type="pct"/>
            <w:shd w:val="clear" w:color="auto" w:fill="auto"/>
          </w:tcPr>
          <w:p w14:paraId="144E0C74" w14:textId="4550EA2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F10A7F2" w14:textId="77DAD79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2C8CEBE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16C69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22CE15EE" w14:textId="034A3BD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572C1B55" w14:textId="51E687B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57DC17E" w14:textId="5178A92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2217DD8" w14:textId="645C56E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1501</w:t>
            </w:r>
          </w:p>
        </w:tc>
        <w:tc>
          <w:tcPr>
            <w:tcW w:w="1778" w:type="pct"/>
            <w:shd w:val="clear" w:color="auto" w:fill="auto"/>
          </w:tcPr>
          <w:p w14:paraId="24F0D97D" w14:textId="78B5699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C6D28F4" w14:textId="46C2D86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B9FE1E3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815C4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16BEE28C" w14:textId="3981059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3405CFFB" w14:textId="25C027C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9308A3" w14:textId="1CFD077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E088FB9" w14:textId="0474CAC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8</w:t>
            </w:r>
          </w:p>
        </w:tc>
        <w:tc>
          <w:tcPr>
            <w:tcW w:w="1778" w:type="pct"/>
            <w:shd w:val="clear" w:color="auto" w:fill="auto"/>
          </w:tcPr>
          <w:p w14:paraId="567D468C" w14:textId="0DF9133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7B0C9E" w14:textId="2F2F2E7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4F5B7D9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68070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5DE33997" w14:textId="34E8964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712534B6" w14:textId="59DA42B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8F12928" w14:textId="32144E1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3B6428AC" w14:textId="16BF036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9</w:t>
            </w:r>
          </w:p>
        </w:tc>
        <w:tc>
          <w:tcPr>
            <w:tcW w:w="1778" w:type="pct"/>
            <w:shd w:val="clear" w:color="auto" w:fill="auto"/>
          </w:tcPr>
          <w:p w14:paraId="1F7FA4A2" w14:textId="2E94181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43589D6" w14:textId="43DA620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l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8L3BhZ2Vz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62CAFE7" w14:textId="25D6BA9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A02C1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51D078" w14:textId="54D99E7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B77E63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6B70AA" w14:textId="500413A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57859EE" w14:textId="16C4AE9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PM3480392 </w:t>
            </w:r>
          </w:p>
        </w:tc>
        <w:tc>
          <w:tcPr>
            <w:tcW w:w="1778" w:type="pct"/>
            <w:shd w:val="clear" w:color="auto" w:fill="auto"/>
            <w:hideMark/>
          </w:tcPr>
          <w:p w14:paraId="4375ED32" w14:textId="51CD281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9C19FEE" w14:textId="79035E7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R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R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B8401D9" w14:textId="54213C3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2663E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6521EA" w14:textId="0AC9574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D2BE30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B8A6E82" w14:textId="4773DFD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CD70969" w14:textId="3ECDE30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4</w:t>
            </w:r>
          </w:p>
        </w:tc>
        <w:tc>
          <w:tcPr>
            <w:tcW w:w="1778" w:type="pct"/>
            <w:shd w:val="clear" w:color="auto" w:fill="auto"/>
            <w:hideMark/>
          </w:tcPr>
          <w:p w14:paraId="131824B3" w14:textId="0E925F4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A0FB9CA" w14:textId="4A9CA6F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V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V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DFF4B10" w14:textId="6857298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39322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47E482" w14:textId="00D4AE8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620AC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B718D8A" w14:textId="435E141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F05154" w14:textId="08BE669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P</w:t>
            </w:r>
          </w:p>
        </w:tc>
        <w:tc>
          <w:tcPr>
            <w:tcW w:w="1778" w:type="pct"/>
            <w:shd w:val="clear" w:color="auto" w:fill="auto"/>
            <w:hideMark/>
          </w:tcPr>
          <w:p w14:paraId="44365332" w14:textId="48553FB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2E06A18" w14:textId="24AD482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Z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G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Z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G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C25CD16" w14:textId="2652FCF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05226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EF60E7" w14:textId="7F47228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71A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80C920" w14:textId="0B3594E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C71266" w14:textId="1E4F97D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305F79F" w14:textId="3E25CCF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8BED536" w14:textId="4DB2908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histler&lt;/Author&gt;&lt;Year&gt;1998&lt;/Year&gt;&lt;RecNum&gt;120&lt;/RecNum&gt;&lt;DisplayText&gt;&lt;style face="superscript"&gt;[147]&lt;/style&gt;&lt;/DisplayText&gt;&lt;record&gt;&lt;rec-number&gt;120&lt;/rec-number&gt;&lt;foreign-keys&gt;&lt;key app="EN" db-id="rwxx0xz2ifzazme0927v0vvc5ftxrwzr0pxe" timestamp="1723792612"&gt;120&lt;/key&gt;&lt;/foreign-keys&gt;&lt;ref-type name="Journal Article"&gt;17&lt;/ref-type&gt;&lt;contributors&gt;&lt;authors&gt;&lt;author&gt;Whistler, J. L.&lt;/author&gt;&lt;author&gt;von Zastrow, M.&lt;/author&gt;&lt;/authors&gt;&lt;/contributors&gt;&lt;titles&gt;&lt;title&gt;Morphine-activated opioid receptors elude desensitization by β-arrest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9914-9919&lt;/pages&gt;&lt;volume&gt;95&lt;/volume&gt;&lt;number&gt;17&lt;/number&gt;&lt;dates&gt;&lt;year&gt;1998&lt;/year&gt;&lt;pub-dates&gt;&lt;date&gt;Aug 18&lt;/date&gt;&lt;/pub-dates&gt;&lt;/dates&gt;&lt;isbn&gt;0027-8424&lt;/isbn&gt;&lt;accession-num&gt;WOS:000075475200038&lt;/accession-num&gt;&lt;work-type&gt;Article&lt;/work-type&gt;&lt;urls&gt;&lt;related-urls&gt;&lt;url&gt;&amp;lt;Go to ISI&amp;gt;://WOS:000075475200038&lt;/url&gt;&lt;/related-urls&gt;&lt;/urls&gt;&lt;electronic-resource-num&gt;10.1073/pnas.95.17.991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A4C7214" w14:textId="2C0657C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D4683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397E62" w14:textId="4B05EFF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27B0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118925" w14:textId="60AFFDA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B276887" w14:textId="5DB0CF6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87391EA" w14:textId="3E30F3A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A623AFF" w14:textId="4E42D29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OF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OF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32BEC06" w14:textId="757E09F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7BCB8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C12DC0" w14:textId="18AF05B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04F956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DD8FBE4" w14:textId="5AA3312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8DE493B" w14:textId="32C72B6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38106CAA" w14:textId="4BFB300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F517E47" w14:textId="115BB74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OF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OF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0CDD2AB" w14:textId="74666E7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60314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0A7D5F" w14:textId="613B9F6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85B2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EA020C" w14:textId="41A0BF0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C4E0FD4" w14:textId="28441BC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CC0E5B1" w14:textId="17B9302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8A9A5A0" w14:textId="732E019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DCE1A62" w14:textId="3F43BA7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7BA11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17C17C" w14:textId="505037D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66AA4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5B8E541" w14:textId="4ECDCCB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A060A1" w14:textId="475D6A0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04D47C7" w14:textId="4FAA35B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4559B83" w14:textId="648914C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y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A399830" w14:textId="033BA5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5622B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6D262" w14:textId="11DF51E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51B697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C3DFF2A" w14:textId="4834039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BD6B984" w14:textId="013FEB9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X-6</w:t>
            </w:r>
          </w:p>
        </w:tc>
        <w:tc>
          <w:tcPr>
            <w:tcW w:w="1778" w:type="pct"/>
            <w:shd w:val="clear" w:color="auto" w:fill="auto"/>
            <w:hideMark/>
          </w:tcPr>
          <w:p w14:paraId="1E36E9C8" w14:textId="4C57CCC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23A300A" w14:textId="4641A06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OV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OV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B28097A" w14:textId="2D51B5B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5E76C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903E7B" w14:textId="667EED3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B9D4BE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71C076" w14:textId="0E799F2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A2351C5" w14:textId="417292A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seudoindoxy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589C4821" w14:textId="570749D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2B431C6" w14:textId="1B9447C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1M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1M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2B7D1A2" w14:textId="45E6570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5DD3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5182" w14:textId="78FF5B1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43A6F2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20839AB" w14:textId="6ADB6DF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36846AA" w14:textId="1DF16DA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6EA0A01" w14:textId="44B9AE2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0A5F9DE" w14:textId="158BBB6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1M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1M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9BAC374" w14:textId="6A6F8E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C7EB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F2364E" w14:textId="3415586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1A0AF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FD6831A" w14:textId="7F166B8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D230A74" w14:textId="2099301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erkino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DF3FC66" w14:textId="0C11C7A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4B39D01" w14:textId="390F9CC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roer&lt;/Author&gt;&lt;Year&gt;2007&lt;/Year&gt;&lt;RecNum&gt;68&lt;/RecNum&gt;&lt;DisplayText&gt;&lt;style face="superscript"&gt;[152]&lt;/style&gt;&lt;/DisplayText&gt;&lt;record&gt;&lt;rec-number&gt;68&lt;/rec-number&gt;&lt;foreign-keys&gt;&lt;key app="EN" db-id="rwxx0xz2ifzazme0927v0vvc5ftxrwzr0pxe" timestamp="1723536438"&gt;68&lt;/key&gt;&lt;key app="ENWeb" db-id=""&gt;0&lt;/key&gt;&lt;/foreign-keys&gt;&lt;ref-type name="Journal Article"&gt;17&lt;/ref-type&gt;&lt;contributors&gt;&lt;authors&gt;&lt;author&gt;Groer, C. E.&lt;/author&gt;&lt;author&gt;Tidgewell, K.&lt;/author&gt;&lt;author&gt;Moyer, R. A.&lt;/author&gt;&lt;author&gt;Harding, W. W.&lt;/author&gt;&lt;author&gt;Rothman, R. B.&lt;/author&gt;&lt;author&gt;Prisinzano, T. E.&lt;/author&gt;&lt;author&gt;Bohn, L. M.&lt;/author&gt;&lt;/authors&gt;&lt;/contributors&gt;&lt;titles&gt;&lt;title&gt;An opioid agonist that does not induce mu-opioid receptor-arrestin interactions or receptor internalization&lt;/title&gt;&lt;secondary-title&gt;Molecular Pharmacology&lt;/secondary-title&gt;&lt;/titles&gt;&lt;periodical&gt;&lt;full-title&gt;Molecular Pharmacology&lt;/full-title&gt;&lt;/periodical&gt;&lt;pages&gt;549-557&lt;/pages&gt;&lt;volume&gt;71&lt;/volume&gt;&lt;number&gt;2&lt;/number&gt;&lt;section&gt;549&lt;/section&gt;&lt;dates&gt;&lt;year&gt;2007&lt;/year&gt;&lt;/dates&gt;&lt;isbn&gt;0026-895X&amp;#xD;1521-0111&lt;/isbn&gt;&lt;urls&gt;&lt;/urls&gt;&lt;electronic-resource-num&gt;10.1124/mol.106.02825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013EC15" w14:textId="099B189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7EB78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E92E7B" w14:textId="58C7226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8A8E964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4160973" w14:textId="1A2903B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30E90D2" w14:textId="53703E6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urkino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746C60A" w14:textId="28AFBB2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E0A270E" w14:textId="6D2DBC2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N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N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D8AEB90" w14:textId="0688F64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8029A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54C3B6" w14:textId="1A53C38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E4EE09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8DB0258" w14:textId="3280A1A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E8CD610" w14:textId="2C753E1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1</w:t>
            </w:r>
          </w:p>
        </w:tc>
        <w:tc>
          <w:tcPr>
            <w:tcW w:w="1778" w:type="pct"/>
            <w:shd w:val="clear" w:color="auto" w:fill="auto"/>
            <w:hideMark/>
          </w:tcPr>
          <w:p w14:paraId="6E40CCB2" w14:textId="74DDAD3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F5D432F" w14:textId="3E46108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F2D2B98" w14:textId="47E734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176B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7BBADE" w14:textId="41CB5DF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BCC266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EA136F" w14:textId="0BC66E8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27A7E53" w14:textId="74F5C09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2</w:t>
            </w:r>
          </w:p>
        </w:tc>
        <w:tc>
          <w:tcPr>
            <w:tcW w:w="1778" w:type="pct"/>
            <w:shd w:val="clear" w:color="auto" w:fill="auto"/>
            <w:hideMark/>
          </w:tcPr>
          <w:p w14:paraId="68446158" w14:textId="0DF79D3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BE13DF8" w14:textId="5598150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7EF763B" w14:textId="5B130DF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33833C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EE1E90" w14:textId="3194597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176AE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9C22DCC" w14:textId="568A988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6E0686" w14:textId="38F8542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-Enkephalin-Rf</w:t>
            </w:r>
          </w:p>
        </w:tc>
        <w:tc>
          <w:tcPr>
            <w:tcW w:w="1778" w:type="pct"/>
            <w:shd w:val="clear" w:color="auto" w:fill="auto"/>
            <w:hideMark/>
          </w:tcPr>
          <w:p w14:paraId="099B73B7" w14:textId="7912124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50C73E9" w14:textId="31FF5B9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81CF262" w14:textId="49C772A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6220F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977B7E" w14:textId="3E26DFB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69643E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07F52DF" w14:textId="1E0AD72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43785B4" w14:textId="1963B0B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per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D020183" w14:textId="749EF04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3877088" w14:textId="40EE822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1E60717" w14:textId="7DF4B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21199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4F8D" w14:textId="73976C4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77A5A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4CA559A" w14:textId="20EBBD2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91B7BF7" w14:textId="4F9AE83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-neoendorphin</w:t>
            </w:r>
          </w:p>
        </w:tc>
        <w:tc>
          <w:tcPr>
            <w:tcW w:w="1778" w:type="pct"/>
            <w:shd w:val="clear" w:color="auto" w:fill="auto"/>
            <w:hideMark/>
          </w:tcPr>
          <w:p w14:paraId="6CB3A06E" w14:textId="46190F0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9421E8" w14:textId="56F7C6D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0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561E22C" w14:textId="60E59BD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B9407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AAED39" w14:textId="77DF61D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5B84D0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AB2D3B" w14:textId="0EC4EC9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0308FC" w14:textId="6142B87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D007C88" w14:textId="63161D9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39984A3" w14:textId="6040775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V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V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4ED9C41" w14:textId="13825E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1A1DBA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2E71AD" w14:textId="10EBA4B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CBBC76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2DDF119" w14:textId="33B5521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209C0B3" w14:textId="5CF30A4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aline</w:t>
            </w:r>
          </w:p>
        </w:tc>
        <w:tc>
          <w:tcPr>
            <w:tcW w:w="1778" w:type="pct"/>
            <w:shd w:val="clear" w:color="auto" w:fill="auto"/>
            <w:hideMark/>
          </w:tcPr>
          <w:p w14:paraId="1B2604F2" w14:textId="7A409F9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B619D3D" w14:textId="1252ED8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V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V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EEB5ACE" w14:textId="3AD9D5B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3F7627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3B10" w14:textId="73F332F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6994C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6A51F0B" w14:textId="4E1C2D0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BA3D334" w14:textId="47774BD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mt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c[D-Lys-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Asp] NH2 (C33) </w:t>
            </w:r>
          </w:p>
        </w:tc>
        <w:tc>
          <w:tcPr>
            <w:tcW w:w="1778" w:type="pct"/>
            <w:shd w:val="clear" w:color="auto" w:fill="auto"/>
            <w:hideMark/>
          </w:tcPr>
          <w:p w14:paraId="068E51E1" w14:textId="058711F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1E7F1C4" w14:textId="3A0C2BE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6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β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336BAC4" w14:textId="4A32DFD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F205E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074F79" w14:textId="548900D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180CF78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C249B4" w14:textId="29F74C9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5A3E179" w14:textId="47A4BBB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mt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c[D-Lys-Phe-p-CF3-Phe-Asp]NH2 (F-81)</w:t>
            </w:r>
          </w:p>
        </w:tc>
        <w:tc>
          <w:tcPr>
            <w:tcW w:w="1778" w:type="pct"/>
            <w:shd w:val="clear" w:color="auto" w:fill="auto"/>
            <w:hideMark/>
          </w:tcPr>
          <w:p w14:paraId="5D723454" w14:textId="42ADEBE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CC1392F" w14:textId="35E8298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6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β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64C2438" w14:textId="3BBB74E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69B57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A7EAF6" w14:textId="2DD8776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5EDBF93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9AC7684" w14:textId="0F43074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CDB4CEF" w14:textId="5992394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yr-c[D-Lys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Tyr-Gly] (Compound 1)</w:t>
            </w:r>
          </w:p>
        </w:tc>
        <w:tc>
          <w:tcPr>
            <w:tcW w:w="1778" w:type="pct"/>
            <w:shd w:val="clear" w:color="auto" w:fill="auto"/>
            <w:hideMark/>
          </w:tcPr>
          <w:p w14:paraId="59745855" w14:textId="39F1762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1807792" w14:textId="393C69A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3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3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66121C4" w14:textId="5877D19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45E0D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164392" w14:textId="466434A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2B1FF7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7AA903" w14:textId="197B7D1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0761E2D" w14:textId="484B8D5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esmetramad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8B9E80B" w14:textId="1C5235E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7B14902" w14:textId="316BA9F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ebala&lt;/Author&gt;&lt;Year&gt;2019&lt;/Year&gt;&lt;RecNum&gt;87&lt;/RecNum&gt;&lt;DisplayText&gt;&lt;style face="superscript"&gt;[158]&lt;/style&gt;&lt;/DisplayText&gt;&lt;record&gt;&lt;rec-number&gt;87&lt;/rec-number&gt;&lt;foreign-keys&gt;&lt;key app="EN" db-id="rwxx0xz2ifzazme0927v0vvc5ftxrwzr0pxe" timestamp="1723690305"&gt;87&lt;/key&gt;&lt;key app="ENWeb" db-id=""&gt;0&lt;/key&gt;&lt;/foreign-keys&gt;&lt;ref-type name="Journal Article"&gt;17&lt;/ref-type&gt;&lt;contributors&gt;&lt;authors&gt;&lt;author&gt;Zebala, J. A.&lt;/author&gt;&lt;author&gt;Schuler, A. D.&lt;/author&gt;&lt;author&gt;Kahn, S. J.&lt;/author&gt;&lt;author&gt;Maeda, D. Y.&lt;/author&gt;&lt;/authors&gt;&lt;/contributors&gt;&lt;auth-address&gt;Department of Chemistry and Preclinical Development, Syntrix Pharmaceuticals, Auburn, WA, United States.&lt;/auth-address&gt;&lt;titles&gt;&lt;title&gt;Desmetramadol is identified as a G-protein biased µ opioid receptor agonist&lt;/title&gt;&lt;secondary-title&gt;Frontiers in Pharmacology&lt;/secondary-title&gt;&lt;/titles&gt;&lt;periodical&gt;&lt;full-title&gt;Frontiers in Pharmacology&lt;/full-title&gt;&lt;/periodical&gt;&lt;pages&gt;1680&lt;/pages&gt;&lt;volume&gt;10&lt;/volume&gt;&lt;edition&gt;2020/03/03&lt;/edition&gt;&lt;keywords&gt;&lt;keyword&gt;Cyp2d6&lt;/keyword&gt;&lt;keyword&gt;O-desmethyltramadol&lt;/keyword&gt;&lt;keyword&gt;biased agonists&lt;/keyword&gt;&lt;keyword&gt;fentanyl&lt;/keyword&gt;&lt;keyword&gt;opioid crisis&lt;/keyword&gt;&lt;keyword&gt;respiratory depression&lt;/keyword&gt;&lt;keyword&gt;tramadol&lt;/keyword&gt;&lt;keyword&gt;betaarrestin&lt;/keyword&gt;&lt;/keywords&gt;&lt;dates&gt;&lt;year&gt;2019&lt;/year&gt;&lt;/dates&gt;&lt;isbn&gt;1663-9812 (Print)&amp;#xD;1663-9812 (Electronic)&amp;#xD;1663-9812 (Linking)&lt;/isbn&gt;&lt;accession-num&gt;32116679&lt;/accession-num&gt;&lt;urls&gt;&lt;related-urls&gt;&lt;url&gt;https://www.ncbi.nlm.nih.gov/pubmed/32116679&lt;/url&gt;&lt;/related-urls&gt;&lt;/urls&gt;&lt;custom2&gt;PMC7025522&lt;/custom2&gt;&lt;electronic-resource-num&gt;10.3389/fphar.2019.0168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54C6C92" w14:textId="374A84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B8900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592136" w14:textId="4CD0361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BF99F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8C30743" w14:textId="3179F78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0841CE9" w14:textId="1DB2A07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orph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61074A9" w14:textId="6E74034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C82EDB" w14:textId="4893042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5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5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EBDE5F8" w14:textId="5ABA63C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21B82B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EDEB57" w14:textId="457993A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6A3B53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461A601" w14:textId="2F1AB82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772CD60" w14:textId="1CFA963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fentani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CA6E99A" w14:textId="1EA805E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B935397" w14:textId="675A943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jB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jB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A59ED9A" w14:textId="2FC5DE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DB6E3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DA0029" w14:textId="2B2D246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4508B3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0F269125" w14:textId="4306F69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26B92C5" w14:textId="412A4F0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OPPB</w:t>
            </w:r>
          </w:p>
        </w:tc>
        <w:tc>
          <w:tcPr>
            <w:tcW w:w="1778" w:type="pct"/>
            <w:shd w:val="clear" w:color="auto" w:fill="auto"/>
            <w:hideMark/>
          </w:tcPr>
          <w:p w14:paraId="1D35CE43" w14:textId="3BEDEF3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4F9C90F" w14:textId="03966ED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4CFBCFC" w14:textId="0DA31B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645F7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FCFBC4" w14:textId="6620478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5391B3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23CD4D9" w14:textId="5C86E3B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B0977D7" w14:textId="559AE48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NC 63-0532</w:t>
            </w:r>
          </w:p>
        </w:tc>
        <w:tc>
          <w:tcPr>
            <w:tcW w:w="1778" w:type="pct"/>
            <w:shd w:val="clear" w:color="auto" w:fill="auto"/>
            <w:hideMark/>
          </w:tcPr>
          <w:p w14:paraId="6CC8BE1D" w14:textId="0B52467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56C12F4" w14:textId="1B4CBDC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7B27246" w14:textId="5E1FE6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F36B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91F719" w14:textId="48AED07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C1551E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AB16B1E" w14:textId="3DDAF84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45EB5456" w14:textId="62BE543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7E7B3C45" w14:textId="46D61D5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8E1FC28" w14:textId="466A4CF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B40473A" w14:textId="609334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210DE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3D6DC8B" w14:textId="2C632F7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D796AA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683711D3" w14:textId="1473FEA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7DBBCD3F" w14:textId="43672D0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19</w:t>
            </w:r>
          </w:p>
        </w:tc>
        <w:tc>
          <w:tcPr>
            <w:tcW w:w="1778" w:type="pct"/>
            <w:shd w:val="clear" w:color="auto" w:fill="auto"/>
            <w:hideMark/>
          </w:tcPr>
          <w:p w14:paraId="3468AFD4" w14:textId="778A721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A5474B2" w14:textId="7565C2C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E2D362C" w14:textId="650D98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9CD08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F9686A" w14:textId="331EFB5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279D85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FE32D4C" w14:textId="40FE443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CD2F0A0" w14:textId="23B3B2E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56</w:t>
            </w:r>
          </w:p>
        </w:tc>
        <w:tc>
          <w:tcPr>
            <w:tcW w:w="1778" w:type="pct"/>
            <w:shd w:val="clear" w:color="auto" w:fill="auto"/>
            <w:hideMark/>
          </w:tcPr>
          <w:p w14:paraId="66DE268B" w14:textId="619CD3F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5958817" w14:textId="04320A3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Yx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EA11B6D" w14:textId="6492BB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8329A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842123" w14:textId="08F7E2E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7E572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F2FFB5A" w14:textId="758B8DC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B2A4D49" w14:textId="094D8D3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 65-6570</w:t>
            </w:r>
          </w:p>
        </w:tc>
        <w:tc>
          <w:tcPr>
            <w:tcW w:w="1778" w:type="pct"/>
            <w:shd w:val="clear" w:color="auto" w:fill="auto"/>
            <w:hideMark/>
          </w:tcPr>
          <w:p w14:paraId="76EDEEBB" w14:textId="6C86D76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C3CE6A4" w14:textId="7E090A1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l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l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0AC3A19" w14:textId="776922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57E70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A5D886" w14:textId="2349F56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7061CC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1597B0E" w14:textId="05CAF40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0064B624" w14:textId="6ECAB39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ebranopad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4E2926B" w14:textId="2CCADF9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76FC556" w14:textId="76C7977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z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z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F733066" w14:textId="35F2391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60BED7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D6FA7" w14:textId="3247C2E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F137B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D443FB3" w14:textId="5601217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DF2D81F" w14:textId="10D2AD0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PR1M97</w:t>
            </w:r>
          </w:p>
        </w:tc>
        <w:tc>
          <w:tcPr>
            <w:tcW w:w="1778" w:type="pct"/>
            <w:shd w:val="clear" w:color="auto" w:fill="auto"/>
            <w:hideMark/>
          </w:tcPr>
          <w:p w14:paraId="5F03B584" w14:textId="6B6F164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8857184" w14:textId="5EB80AA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R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R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C892ED1" w14:textId="22608A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AFA00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147718" w14:textId="12A1726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29BCD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21875548" w14:textId="5852DC8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13E7E3C" w14:textId="3E4CC0A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LAAAA-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19BE0898" w14:textId="2E2D07E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CC0713C" w14:textId="0E80F50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ollenberg&lt;/Author&gt;&lt;Year&gt;2014&lt;/Year&gt;&lt;RecNum&gt;381&lt;/RecNum&gt;&lt;DisplayText&gt;&lt;style face="superscript"&gt;[165]&lt;/style&gt;&lt;/DisplayText&gt;&lt;record&gt;&lt;rec-number&gt;381&lt;/rec-number&gt;&lt;foreign-keys&gt;&lt;key app="EN" db-id="rwxx0xz2ifzazme0927v0vvc5ftxrwzr0pxe" timestamp="1724047943"&gt;381&lt;/key&gt;&lt;/foreign-keys&gt;&lt;ref-type name="Journal Article"&gt;17&lt;/ref-type&gt;&lt;contributors&gt;&lt;authors&gt;&lt;author&gt;Hollenberg, M. D.&lt;/author&gt;&lt;author&gt;Mihara, K.&lt;/author&gt;&lt;author&gt;Polley, D.&lt;/author&gt;&lt;author&gt;Suen, J. Y.&lt;/author&gt;&lt;author&gt;Han, A.&lt;/author&gt;&lt;author&gt;Fairlie, D. P.&lt;/author&gt;&lt;author&gt;Ramachandran, R.&lt;/author&gt;&lt;/authors&gt;&lt;/contributors&gt;&lt;titles&gt;&lt;title&gt;Biased signalling and proteinase-activated receptors (PARs): targeting inflammatory disease&lt;/title&gt;&lt;secondary-title&gt;British Journal of Pharmacology&lt;/secondary-title&gt;&lt;/titles&gt;&lt;periodical&gt;&lt;full-title&gt;British Journal of Pharmacology&lt;/full-title&gt;&lt;/periodical&gt;&lt;pages&gt;1180-1194&lt;/pages&gt;&lt;volume&gt;171&lt;/volume&gt;&lt;number&gt;5&lt;/number&gt;&lt;dates&gt;&lt;year&gt;2014&lt;/year&gt;&lt;pub-dates&gt;&lt;date&gt;Mar&lt;/date&gt;&lt;/pub-dates&gt;&lt;/dates&gt;&lt;isbn&gt;0007-1188&lt;/isbn&gt;&lt;accession-num&gt;WOS:000331909700010&lt;/accession-num&gt;&lt;work-type&gt;Review&lt;/work-type&gt;&lt;urls&gt;&lt;related-urls&gt;&lt;url&gt;&lt;style face="underline" font="default" size="100%"&gt;&amp;lt;Go to ISI&amp;gt;://WOS:000331909700010&lt;/style&gt;&lt;/url&gt;&lt;/related-urls&gt;&lt;/urls&gt;&lt;electronic-resource-num&gt;10.1111/bph.1254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E779278" w14:textId="2DC4F18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C01C3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D5F505" w14:textId="2A9B23F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25ACA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9A842B9" w14:textId="7DE26E8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0C5CD1AB" w14:textId="5FDF6EB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B88</w:t>
            </w:r>
          </w:p>
        </w:tc>
        <w:tc>
          <w:tcPr>
            <w:tcW w:w="1778" w:type="pct"/>
            <w:shd w:val="clear" w:color="auto" w:fill="auto"/>
            <w:hideMark/>
          </w:tcPr>
          <w:p w14:paraId="7C0B1269" w14:textId="0394B50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, 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12/13</w:t>
            </w:r>
            <w:r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and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ERK1/2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over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q</w:t>
            </w:r>
            <w:proofErr w:type="spellEnd"/>
            <w:r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7727CB7" w14:textId="02080D4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Z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Z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0875B00" w14:textId="7E276C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B6AB9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3B0B57" w14:textId="11064CA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2EEB4A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416005D" w14:textId="72B7CC5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30531D3" w14:textId="6714628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thepsin S</w:t>
            </w:r>
          </w:p>
        </w:tc>
        <w:tc>
          <w:tcPr>
            <w:tcW w:w="1778" w:type="pct"/>
            <w:shd w:val="clear" w:color="auto" w:fill="auto"/>
            <w:hideMark/>
          </w:tcPr>
          <w:p w14:paraId="791D312D" w14:textId="0AF2A92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s</w:t>
            </w:r>
            <w:proofErr w:type="spellEnd"/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98A57B3" w14:textId="333479A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d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d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65A5BB8" w14:textId="5B53504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F611C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3BAD6EF" w14:textId="2FE2417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D450AF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457" w:type="pct"/>
            <w:shd w:val="clear" w:color="auto" w:fill="auto"/>
          </w:tcPr>
          <w:p w14:paraId="6AA3B9DD" w14:textId="7D1FF32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812" w:type="pct"/>
            <w:shd w:val="clear" w:color="auto" w:fill="auto"/>
            <w:hideMark/>
          </w:tcPr>
          <w:p w14:paraId="59283CD0" w14:textId="2B189F4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90</w:t>
            </w:r>
          </w:p>
        </w:tc>
        <w:tc>
          <w:tcPr>
            <w:tcW w:w="1778" w:type="pct"/>
            <w:shd w:val="clear" w:color="auto" w:fill="auto"/>
            <w:hideMark/>
          </w:tcPr>
          <w:p w14:paraId="760CF168" w14:textId="36E5CF5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cGMP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an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cAMP accumulation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o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pERK1/2</w:t>
            </w:r>
          </w:p>
        </w:tc>
        <w:tc>
          <w:tcPr>
            <w:tcW w:w="582" w:type="pct"/>
            <w:shd w:val="clear" w:color="auto" w:fill="auto"/>
          </w:tcPr>
          <w:p w14:paraId="263AD2D6" w14:textId="072D9D1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4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4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6B91B42" w14:textId="39B733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CFC21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37D8221" w14:textId="1C14C4D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F5EF20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L3R1</w:t>
            </w:r>
          </w:p>
        </w:tc>
        <w:tc>
          <w:tcPr>
            <w:tcW w:w="457" w:type="pct"/>
            <w:shd w:val="clear" w:color="auto" w:fill="auto"/>
          </w:tcPr>
          <w:p w14:paraId="72A12929" w14:textId="5406413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5E36EE1" w14:textId="261E474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2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1A873F8" w14:textId="04AD1C3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ctivator protein (AP)-1 over pERK1/2 and cAMP inhibition  </w:t>
            </w:r>
          </w:p>
        </w:tc>
        <w:tc>
          <w:tcPr>
            <w:tcW w:w="582" w:type="pct"/>
            <w:shd w:val="clear" w:color="auto" w:fill="auto"/>
          </w:tcPr>
          <w:p w14:paraId="445029A5" w14:textId="6AA66C8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OV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OV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AFCA1EF" w14:textId="525A86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75225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657913C" w14:textId="34550A3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chykin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6B97F8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K1R</w:t>
            </w:r>
          </w:p>
        </w:tc>
        <w:tc>
          <w:tcPr>
            <w:tcW w:w="457" w:type="pct"/>
            <w:shd w:val="clear" w:color="auto" w:fill="auto"/>
          </w:tcPr>
          <w:p w14:paraId="586E7424" w14:textId="4B2E3FA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B1D185" w14:textId="2BB4F6D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6-11</w:t>
            </w:r>
          </w:p>
        </w:tc>
        <w:tc>
          <w:tcPr>
            <w:tcW w:w="1778" w:type="pct"/>
            <w:shd w:val="clear" w:color="auto" w:fill="auto"/>
            <w:hideMark/>
          </w:tcPr>
          <w:p w14:paraId="3E7239F9" w14:textId="4BA3FFA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5DDCB0C" w14:textId="65514E4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cw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cw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7C3F2BA" w14:textId="28E3B0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0F6D0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F02FDD" w14:textId="75FA72B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691BFC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5BF72DEE" w14:textId="71EB0D1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D635F33" w14:textId="2CF206A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8]UII</w:t>
            </w:r>
          </w:p>
        </w:tc>
        <w:tc>
          <w:tcPr>
            <w:tcW w:w="1778" w:type="pct"/>
            <w:shd w:val="clear" w:color="auto" w:fill="auto"/>
            <w:hideMark/>
          </w:tcPr>
          <w:p w14:paraId="4AED8DD9" w14:textId="33BCC1B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1EE1B36" w14:textId="681A3C0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35974F2" w14:textId="6696BFC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83F55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43BC0F" w14:textId="7ED6BFA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927A45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76D49F86" w14:textId="2566400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6697557" w14:textId="34A9F2C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5]URP</w:t>
            </w:r>
          </w:p>
        </w:tc>
        <w:tc>
          <w:tcPr>
            <w:tcW w:w="1778" w:type="pct"/>
            <w:shd w:val="clear" w:color="auto" w:fill="auto"/>
            <w:hideMark/>
          </w:tcPr>
          <w:p w14:paraId="34C5556F" w14:textId="47E6700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483B57" w14:textId="03EA582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0133D46" w14:textId="2E1950B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D167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E83F5B" w14:textId="5466D10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35EE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4767A04C" w14:textId="4C76B45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0ED6DE8" w14:textId="55F8DDF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antid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4F1033AC" w14:textId="3DEB53C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C3A9410" w14:textId="7EDAF1E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zF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34DFE3D" w14:textId="0E4EEE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D4187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2278B4" w14:textId="7F048E4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7D55CD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7F1D636F" w14:textId="3C41B24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9516D18" w14:textId="6D7D687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F14</w:t>
            </w:r>
          </w:p>
        </w:tc>
        <w:tc>
          <w:tcPr>
            <w:tcW w:w="1778" w:type="pct"/>
            <w:shd w:val="clear" w:color="auto" w:fill="auto"/>
            <w:hideMark/>
          </w:tcPr>
          <w:p w14:paraId="500CFB55" w14:textId="74D210D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52FB32B" w14:textId="6E9C19C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l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l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1D29478" w14:textId="11F922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616E8A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1F4280" w14:textId="1FBB1D5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470843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393FD499" w14:textId="4F62C9B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414AB11" w14:textId="257CA12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R121463 </w:t>
            </w:r>
          </w:p>
        </w:tc>
        <w:tc>
          <w:tcPr>
            <w:tcW w:w="1778" w:type="pct"/>
            <w:shd w:val="clear" w:color="auto" w:fill="auto"/>
            <w:hideMark/>
          </w:tcPr>
          <w:p w14:paraId="6A40AEE0" w14:textId="661141F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DA4FDB3" w14:textId="49503D4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l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l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E2E9108" w14:textId="5DA571D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4715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68F2A" w14:textId="7CDA9F7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FF3AB8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068111D0" w14:textId="652C879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7C4D15" w14:textId="60CBD39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8-arachnotocin </w:t>
            </w:r>
          </w:p>
        </w:tc>
        <w:tc>
          <w:tcPr>
            <w:tcW w:w="1778" w:type="pct"/>
            <w:shd w:val="clear" w:color="auto" w:fill="auto"/>
            <w:hideMark/>
          </w:tcPr>
          <w:p w14:paraId="7C7A06C9" w14:textId="0B45118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0C9587" w14:textId="7BFBB84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1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1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B5786F1" w14:textId="10D128C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A23F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7EB16D" w14:textId="131C2F9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6699469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457" w:type="pct"/>
            <w:shd w:val="clear" w:color="auto" w:fill="auto"/>
          </w:tcPr>
          <w:p w14:paraId="1296BAD0" w14:textId="1810464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812" w:type="pct"/>
            <w:shd w:val="clear" w:color="auto" w:fill="auto"/>
            <w:hideMark/>
          </w:tcPr>
          <w:p w14:paraId="4B6F7D0D" w14:textId="209516C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osiba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E23E64F" w14:textId="79DDA6E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315E768" w14:textId="65CB4D1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versi&lt;/Author&gt;&lt;Year&gt;2005&lt;/Year&gt;&lt;RecNum&gt;147&lt;/RecNum&gt;&lt;DisplayText&gt;&lt;style face="superscript"&gt;[174]&lt;/style&gt;&lt;/DisplayText&gt;&lt;record&gt;&lt;rec-number&gt;147&lt;/rec-number&gt;&lt;foreign-keys&gt;&lt;key app="EN" db-id="rwxx0xz2ifzazme0927v0vvc5ftxrwzr0pxe" timestamp="1723817813"&gt;147&lt;/key&gt;&lt;key app="ENWeb" db-id=""&gt;0&lt;/key&gt;&lt;/foreign-keys&gt;&lt;ref-type name="Journal Article"&gt;17&lt;/ref-type&gt;&lt;contributors&gt;&lt;authors&gt;&lt;author&gt;Reversi, A.&lt;/author&gt;&lt;author&gt;Rimoldi, V.&lt;/author&gt;&lt;author&gt;Marrocco, T.&lt;/author&gt;&lt;author&gt;Cassoni, P.&lt;/author&gt;&lt;author&gt;Bussolati, G.&lt;/author&gt;&lt;author&gt;Parenti, M.&lt;/author&gt;&lt;author&gt;Chini, B.&lt;/author&gt;&lt;/authors&gt;&lt;/contributors&gt;&lt;auth-address&gt;Consiglio Nazionale delle Ricerche (CNR) Institute of Neuroscience, Cellular and Molecular Pharmacology Section, 20129 Milan.&lt;/auth-address&gt;&lt;titles&gt;&lt;title&gt;The oxytocin receptor antagonist atosiban inhibits cell growth via a &amp;quot;biased agonist&amp;quot; mechanism&lt;/title&gt;&lt;secondary-title&gt;Journal of Biological Chemistry&lt;/secondary-title&gt;&lt;/titles&gt;&lt;periodical&gt;&lt;full-title&gt;Journal of Biological Chemistry&lt;/full-title&gt;&lt;/periodical&gt;&lt;pages&gt;16311-8&lt;/pages&gt;&lt;volume&gt;280&lt;/volume&gt;&lt;number&gt;16&lt;/number&gt;&lt;edition&gt;2005/02/12&lt;/edition&gt;&lt;keywords&gt;&lt;keyword&gt;Cell Proliferation/*drug effects&lt;/keyword&gt;&lt;keyword&gt;Gene Transfer Techniques&lt;/keyword&gt;&lt;keyword&gt;Humans&lt;/keyword&gt;&lt;keyword&gt;Receptors, Oxytocin/*antagonists &amp;amp; inhibitors/genetics&lt;/keyword&gt;&lt;keyword&gt;Time Factors&lt;/keyword&gt;&lt;keyword&gt;Tritium&lt;/keyword&gt;&lt;keyword&gt;Vasotocin/*analogs &amp;amp; derivatives/*pharmacology&lt;/keyword&gt;&lt;/keywords&gt;&lt;dates&gt;&lt;year&gt;2005&lt;/year&gt;&lt;pub-dates&gt;&lt;date&gt;Apr 22&lt;/date&gt;&lt;/pub-dates&gt;&lt;/dates&gt;&lt;isbn&gt;0021-9258 (Print)&amp;#xD;0021-9258 (Linking)&lt;/isbn&gt;&lt;accession-num&gt;15705593&lt;/accession-num&gt;&lt;urls&gt;&lt;related-urls&gt;&lt;url&gt;https://www.ncbi.nlm.nih.gov/pubmed/15705593&lt;/url&gt;&lt;/related-urls&gt;&lt;/urls&gt;&lt;electronic-resource-num&gt;10.1074/jbc.M409945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87FAFF4" w14:textId="3A5B527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3E93E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7E09A71" w14:textId="0C22CDD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91DB41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5D14CB" w14:textId="63293B9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C9556B5" w14:textId="3B89891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8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66FDC856" w14:textId="667C1B0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C770587" w14:textId="6136506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EAD0F78" w14:textId="5D1C00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18D5E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8DE38D" w14:textId="31BD01F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5F961A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1AD1E3" w14:textId="3FE1291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0E4347" w14:textId="5BF376A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9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225F45FE" w14:textId="657CE0A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651129B" w14:textId="675AFE4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29008BE" w14:textId="3F4390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E664B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374B0E" w14:textId="459915C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473778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11A2D83C" w14:textId="369D8F5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B27D932" w14:textId="6DF2AB4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30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5A2B8D5C" w14:textId="2883099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E032167" w14:textId="3831238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14C186D" w14:textId="792540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677CA2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AC1BB1" w14:textId="4DB1A08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7AF37C1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63C33D69" w14:textId="55904EC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7FADAE1" w14:textId="2F4E23E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31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1158706B" w14:textId="25AA375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5390CD5" w14:textId="5FFB485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18393A8" w14:textId="18AE12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F3CB2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51C4F9" w14:textId="472531C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FE40D9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322E2B5F" w14:textId="1C29EF4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B0AAE1C" w14:textId="5417DAB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26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66CBA89E" w14:textId="0E371342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909CC5C" w14:textId="413961A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V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3C5BDD2" w14:textId="37F1E7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F9B0EC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C47C07" w14:textId="3BC6716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D71D3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05D8C18D" w14:textId="0FCDFE6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A89A15F" w14:textId="3042984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113863</w:t>
            </w:r>
          </w:p>
        </w:tc>
        <w:tc>
          <w:tcPr>
            <w:tcW w:w="1778" w:type="pct"/>
            <w:shd w:val="clear" w:color="auto" w:fill="auto"/>
            <w:hideMark/>
          </w:tcPr>
          <w:p w14:paraId="5A43260C" w14:textId="73B595C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64239F3" w14:textId="400E0AE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l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ZXJpb2RpY2FsPjxmdWxsLXRpdGxlPkogQmlvbCBDaGVtPC9mdWxs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l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ZXJpb2RpY2FsPjxmdWxsLXRpdGxlPkogQmlvbCBDaGVtPC9mdWxs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2201A43" w14:textId="45B6111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56806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0FDCB4" w14:textId="7405172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92E72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16AD87B0" w14:textId="708600F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BB272C" w14:textId="6785E4F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5P12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4BD3928A" w14:textId="3FA2475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4BA9C2F" w14:textId="6355918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7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76BB89D" w14:textId="3606A87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151CF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9C42C5" w14:textId="4B88905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A75E1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6A7A89A0" w14:textId="5FDF518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490B62" w14:textId="1A3B280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P14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2681E4C5" w14:textId="38A1EED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3878CA26" w14:textId="57CA041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7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701B82D" w14:textId="0CEFD82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5F1815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60CD2" w14:textId="320405C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768718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389DBDA0" w14:textId="15478D9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3295D0A" w14:textId="79FEA21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6P4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09916F65" w14:textId="09F1CB8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6843A9BA" w14:textId="6795012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7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112DB6B4" w14:textId="06D33D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44C76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037282" w14:textId="5E2BC79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CCF1A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599A6929" w14:textId="750EF89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8B1E540" w14:textId="1680787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SC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373C7BD2" w14:textId="55F050D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0F6DDA0" w14:textId="7E25C89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7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5FC978B" w14:textId="49A1428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5CEC89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C6E325" w14:textId="6446209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4CE6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7602D841" w14:textId="5A63E84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6FBFC0" w14:textId="13C1345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-3</w:t>
            </w:r>
          </w:p>
        </w:tc>
        <w:tc>
          <w:tcPr>
            <w:tcW w:w="1778" w:type="pct"/>
            <w:shd w:val="clear" w:color="auto" w:fill="auto"/>
            <w:hideMark/>
          </w:tcPr>
          <w:p w14:paraId="01B17A38" w14:textId="7379C683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A81209C" w14:textId="08EEBCB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h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h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ACEFBDD" w14:textId="56CCE1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032023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64E758D" w14:textId="14EB400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009C0E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3CFF5B5D" w14:textId="45D234B8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16FAC44" w14:textId="662F3B3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5-7</w:t>
            </w:r>
          </w:p>
        </w:tc>
        <w:tc>
          <w:tcPr>
            <w:tcW w:w="1778" w:type="pct"/>
            <w:shd w:val="clear" w:color="auto" w:fill="auto"/>
            <w:hideMark/>
          </w:tcPr>
          <w:p w14:paraId="3431AC37" w14:textId="1934D66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E1BA04" w14:textId="1BEAF8A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h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h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877CCE9" w14:textId="4AA9D1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DB507F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A1362F" w14:textId="32F493E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A88E4E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3A24892C" w14:textId="276DC2EC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680906" w14:textId="2B60C2F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9</w:t>
            </w:r>
          </w:p>
        </w:tc>
        <w:tc>
          <w:tcPr>
            <w:tcW w:w="1778" w:type="pct"/>
            <w:shd w:val="clear" w:color="auto" w:fill="auto"/>
            <w:hideMark/>
          </w:tcPr>
          <w:p w14:paraId="585335D3" w14:textId="07BF5D3A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FCC19CC" w14:textId="3D1592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tts&lt;/Author&gt;&lt;Year&gt;2012&lt;/Year&gt;&lt;RecNum&gt;6&lt;/RecNum&gt;&lt;DisplayText&gt;&lt;style face="superscript"&gt;[179]&lt;/style&gt;&lt;/DisplayText&gt;&lt;record&gt;&lt;rec-number&gt;6&lt;/rec-number&gt;&lt;foreign-keys&gt;&lt;key app="EN" db-id="rwxx0xz2ifzazme0927v0vvc5ftxrwzr0pxe" timestamp="1721900036"&gt;6&lt;/key&gt;&lt;/foreign-keys&gt;&lt;ref-type name="Journal Article"&gt;17&lt;/ref-type&gt;&lt;contributors&gt;&lt;authors&gt;&lt;author&gt;Watts, Anne O.&lt;/author&gt;&lt;author&gt;Scholten, Danny J.&lt;/author&gt;&lt;author&gt;Heitman, Laura H.&lt;/author&gt;&lt;author&gt;Vischer, Henry F.&lt;/author&gt;&lt;author&gt;Leurs, Rob&lt;/author&gt;&lt;/authors&gt;&lt;/contributors&gt;&lt;auth-address&gt;Vrije Univ Amsterdam, LACDR, Div Med Chem, Fac Sci, NL-1081 HV Amsterdam, Netherlands&amp;#xD;Leiden Univ, LACDR, Div Med Chem, NL-2300 RA Leiden, Netherlands&lt;/auth-address&gt;&lt;titles&gt;&lt;title&gt;Label-free impedance responses of endogenous and synthetic chemokine receptor CXCR3 agonists correlate with Gi-protein pathway activation&lt;/title&gt;&lt;secondary-title&gt;Biochemical and Biophysical Research Communications&lt;/secondary-title&gt;&lt;/titles&gt;&lt;periodical&gt;&lt;full-title&gt;Biochemical and Biophysical Research Communications&lt;/full-title&gt;&lt;/periodical&gt;&lt;pages&gt;412-418&lt;/pages&gt;&lt;volume&gt;419&lt;/volume&gt;&lt;number&gt;2&lt;/number&gt;&lt;dates&gt;&lt;year&gt;2012&lt;/year&gt;&lt;pub-dates&gt;&lt;date&gt;Mar 9&lt;/date&gt;&lt;/pub-dates&gt;&lt;/dates&gt;&lt;isbn&gt;0006-291X&lt;/isbn&gt;&lt;accession-num&gt;WOS:000301911000048&lt;/accession-num&gt;&lt;work-type&gt;Article&lt;/work-type&gt;&lt;urls&gt;&lt;related-urls&gt;&lt;url&gt;&lt;style face="underline" font="default" size="100%"&gt;&amp;lt;Go to ISI&amp;gt;://WOS:000301911000048&lt;/style&gt;&lt;/url&gt;&lt;/related-urls&gt;&lt;/urls&gt;&lt;electronic-resource-num&gt;10.1016/j.bbrc.2012.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02.036&lt;/electronic-resource-num&gt;&lt;research-notes&gt;&lt;style face="normal" font="default" size="100%"&gt;CXCR3&lt;/style&gt;&lt;style face="normal" font="default" charset="134" size="100%"&gt;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的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&lt;/style&gt;&lt;style face="normal" font="default" size="100%"&gt;CXCL9&amp;#x9;&lt;/style&gt;&lt;style face="normal" font="default" charset="134" size="100%"&gt;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用</w:instrText>
            </w:r>
            <w:r>
              <w:rPr>
                <w:rFonts w:ascii="Times New Roman" w:eastAsia="等线" w:hAnsi="Times New Roman" w:cs="Times New Roman" w:hint="eastAsia"/>
                <w:kern w:val="0"/>
                <w:sz w:val="18"/>
                <w:szCs w:val="18"/>
                <w14:ligatures w14:val="none"/>
              </w:rPr>
              <w:instrText>&lt;/style&gt;&lt;style face="normal" font="default" size="100%"&gt;Label-free impedance&lt;/style&gt;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F548B3F" w14:textId="040699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689338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FCFADD" w14:textId="57AC05D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309932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2B07EC21" w14:textId="3416A2D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D71F3C0" w14:textId="26AF381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1</w:t>
            </w:r>
          </w:p>
        </w:tc>
        <w:tc>
          <w:tcPr>
            <w:tcW w:w="1778" w:type="pct"/>
            <w:shd w:val="clear" w:color="auto" w:fill="auto"/>
            <w:hideMark/>
          </w:tcPr>
          <w:p w14:paraId="2736D6DF" w14:textId="74F93BC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C45314C" w14:textId="22ACFB5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80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537D02B2" w14:textId="5580DC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A14B5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6EB892" w14:textId="2FE4B93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7AB73DC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668792B" w14:textId="458117F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888F4" w14:textId="69FA67AE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661</w:t>
            </w:r>
          </w:p>
        </w:tc>
        <w:tc>
          <w:tcPr>
            <w:tcW w:w="1778" w:type="pct"/>
            <w:shd w:val="clear" w:color="auto" w:fill="auto"/>
            <w:hideMark/>
          </w:tcPr>
          <w:p w14:paraId="280374A0" w14:textId="4B902085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8D1F3E" w14:textId="70E9A3F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80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77FAFAF4" w14:textId="7FF471A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92A797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DD5BC6" w14:textId="6AD5225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16B776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7F091BC0" w14:textId="027FEC1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288FF82" w14:textId="30FD433C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418</w:t>
            </w:r>
          </w:p>
        </w:tc>
        <w:tc>
          <w:tcPr>
            <w:tcW w:w="1778" w:type="pct"/>
            <w:shd w:val="clear" w:color="auto" w:fill="auto"/>
            <w:hideMark/>
          </w:tcPr>
          <w:p w14:paraId="6F42EA85" w14:textId="5D6913E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FB7FABD" w14:textId="04BAAFC3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80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85DE89F" w14:textId="301B08F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C28FED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7A5222" w14:textId="4E3412D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DC6FB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8C5458F" w14:textId="373045B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AB762EC" w14:textId="1B7A957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036</w:t>
            </w:r>
          </w:p>
        </w:tc>
        <w:tc>
          <w:tcPr>
            <w:tcW w:w="1778" w:type="pct"/>
            <w:shd w:val="clear" w:color="auto" w:fill="auto"/>
            <w:hideMark/>
          </w:tcPr>
          <w:p w14:paraId="324DDEC8" w14:textId="64E3CE0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834B412" w14:textId="38F1945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ODF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ODF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6BE6C1F5" w14:textId="38ECC81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C14FB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1C93F" w14:textId="4918532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82332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CAFC991" w14:textId="51BF65C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DF23583" w14:textId="530A496D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104</w:t>
            </w:r>
          </w:p>
        </w:tc>
        <w:tc>
          <w:tcPr>
            <w:tcW w:w="1778" w:type="pct"/>
            <w:shd w:val="clear" w:color="auto" w:fill="auto"/>
            <w:hideMark/>
          </w:tcPr>
          <w:p w14:paraId="3FAAB3F6" w14:textId="0718B8D5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EC4107C" w14:textId="5E4C93E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ODF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ODF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F4C02D3" w14:textId="34A138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F24CA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64835" w14:textId="4A14745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0CD964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4</w:t>
            </w:r>
          </w:p>
        </w:tc>
        <w:tc>
          <w:tcPr>
            <w:tcW w:w="457" w:type="pct"/>
            <w:shd w:val="clear" w:color="auto" w:fill="auto"/>
          </w:tcPr>
          <w:p w14:paraId="7EA252BD" w14:textId="2404EF31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FCBDC0" w14:textId="394DF44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I-2341</w:t>
            </w:r>
          </w:p>
        </w:tc>
        <w:tc>
          <w:tcPr>
            <w:tcW w:w="1778" w:type="pct"/>
            <w:shd w:val="clear" w:color="auto" w:fill="auto"/>
            <w:hideMark/>
          </w:tcPr>
          <w:p w14:paraId="7A7B47C3" w14:textId="3311ED00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809934F" w14:textId="2AD401C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l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l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777791A" w14:textId="4B952C7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0240B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E7CE26" w14:textId="43C2A35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DC701B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3230CD54" w14:textId="21FE9181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1EC58FA8" w14:textId="5293B68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icosapentaenoic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cid</w:t>
            </w:r>
          </w:p>
        </w:tc>
        <w:tc>
          <w:tcPr>
            <w:tcW w:w="1778" w:type="pct"/>
            <w:shd w:val="clear" w:color="auto" w:fill="auto"/>
            <w:hideMark/>
          </w:tcPr>
          <w:p w14:paraId="64EBC79E" w14:textId="51D2CD5E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34D691B7" w14:textId="38ABCF0A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z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z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0DF1D9DE" w14:textId="26A0E8D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68D303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6DA42D" w14:textId="7A787D38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402200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189D1F09" w14:textId="35CDD25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716510B2" w14:textId="1541CE89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UG891</w:t>
            </w:r>
          </w:p>
        </w:tc>
        <w:tc>
          <w:tcPr>
            <w:tcW w:w="1778" w:type="pct"/>
            <w:shd w:val="clear" w:color="auto" w:fill="auto"/>
            <w:hideMark/>
          </w:tcPr>
          <w:p w14:paraId="647FBFFF" w14:textId="6AA42E1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0610F492" w14:textId="23B15DA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z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z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2CC9807E" w14:textId="5383399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667DE4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FD6CB" w14:textId="7F741C16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1FE59D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7A7FB638" w14:textId="340AAF6B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0B896E6" w14:textId="114948E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25</w:t>
            </w:r>
          </w:p>
        </w:tc>
        <w:tc>
          <w:tcPr>
            <w:tcW w:w="1778" w:type="pct"/>
            <w:shd w:val="clear" w:color="auto" w:fill="auto"/>
            <w:hideMark/>
          </w:tcPr>
          <w:p w14:paraId="24581E07" w14:textId="0FE64DF4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C442FD0" w14:textId="60C0BC2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R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R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3E9B3F4A" w14:textId="0EEB2A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3E25B1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533E29" w14:textId="0AF85E16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848350" w14:textId="77777777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5D7A8806" w14:textId="18F8599D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BAE546E" w14:textId="437DC544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50</w:t>
            </w:r>
          </w:p>
        </w:tc>
        <w:tc>
          <w:tcPr>
            <w:tcW w:w="1778" w:type="pct"/>
            <w:shd w:val="clear" w:color="auto" w:fill="auto"/>
            <w:hideMark/>
          </w:tcPr>
          <w:p w14:paraId="5E7C542B" w14:textId="481A5B1F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EDCD917" w14:textId="6BC7262B" w:rsidR="008851AA" w:rsidRPr="005B4529" w:rsidRDefault="008851AA" w:rsidP="008851AA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R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R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851AA" w:rsidRPr="005B4529" w14:paraId="4CBE2C7B" w14:textId="713823E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99900" w14:textId="77777777" w:rsidR="008851AA" w:rsidRPr="005B4529" w:rsidRDefault="008851AA" w:rsidP="008851AA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0422F34B" w14:textId="45BE47E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4BDC4535" w14:textId="77777777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7FBE2F4E" w14:textId="72339332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C57EE99" w14:textId="6EFD1FE9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DL-bound S1P</w:t>
            </w:r>
          </w:p>
        </w:tc>
        <w:tc>
          <w:tcPr>
            <w:tcW w:w="1778" w:type="pct"/>
            <w:shd w:val="clear" w:color="auto" w:fill="auto"/>
            <w:hideMark/>
          </w:tcPr>
          <w:p w14:paraId="7E40AA26" w14:textId="4771B2A0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PK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</w:t>
            </w:r>
          </w:p>
        </w:tc>
        <w:tc>
          <w:tcPr>
            <w:tcW w:w="582" w:type="pct"/>
            <w:shd w:val="clear" w:color="auto" w:fill="auto"/>
          </w:tcPr>
          <w:p w14:paraId="11C6EAAE" w14:textId="5ECE684F" w:rsidR="008851AA" w:rsidRPr="005B4529" w:rsidRDefault="008851AA" w:rsidP="008851AA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lvani&lt;/Author&gt;&lt;Year&gt;2015&lt;/Year&gt;&lt;RecNum&gt;198&lt;/RecNum&gt;&lt;DisplayText&gt;&lt;style face="superscript"&gt;[185]&lt;/style&gt;&lt;/DisplayText&gt;&lt;record&gt;&lt;rec-number&gt;198&lt;/rec-number&gt;&lt;foreign-keys&gt;&lt;key app="EN" db-id="rwxx0xz2ifzazme0927v0vvc5ftxrwzr0pxe" timestamp="1723888711"&gt;198&lt;/key&gt;&lt;/foreign-keys&gt;&lt;ref-type name="Journal Article"&gt;17&lt;/ref-type&gt;&lt;contributors&gt;&lt;authors&gt;&lt;author&gt;Galvani, Sylvain&lt;/author&gt;&lt;author&gt;Sanson, Marie&lt;/author&gt;&lt;author&gt;Blaho, Victoria A.&lt;/author&gt;&lt;author&gt;Swendeman, Steven L.&lt;/author&gt;&lt;author&gt;Conger, Heather&lt;/author&gt;&lt;author&gt;Dahlback, Bjorn&lt;/author&gt;&lt;author&gt;Kono, Mari&lt;/author&gt;&lt;author&gt;Proia, Richard L.&lt;/author&gt;&lt;author&gt;Smith, Jonathan D.&lt;/author&gt;&lt;author&gt;Hla, Timothy&lt;/author&gt;&lt;/authors&gt;&lt;/contributors&gt;&lt;titles&gt;&lt;title&gt;HDL-bound sphingosine 1-phosphate acts as a biased agonist for the endothelial cell receptor S1P1 to limit vascular inflammation&lt;/title&gt;&lt;secondary-title&gt;Science Signaling&lt;/secondary-title&gt;&lt;/titles&gt;&lt;periodical&gt;&lt;full-title&gt;Science Signaling&lt;/full-title&gt;&lt;/periodical&gt;&lt;pages&gt;ra79&lt;/pages&gt;&lt;volume&gt;8&lt;/volume&gt;&lt;number&gt;389&lt;/number&gt;&lt;dates&gt;&lt;year&gt;2015&lt;/year&gt;&lt;pub-dates&gt;&lt;date&gt;Aug 11&lt;/date&gt;&lt;/pub-dates&gt;&lt;/dates&gt;&lt;isbn&gt;1945-0877&lt;/isbn&gt;&lt;accession-num&gt;WOS:000360807900001&lt;/accession-num&gt;&lt;work-type&gt;Article&lt;/work-type&gt;&lt;urls&gt;&lt;related-urls&gt;&lt;url&gt;&lt;style face="underline" font="default" size="100%"&gt;&amp;lt;Go to ISI&amp;gt;://WOS:000360807900001&lt;/style&gt;&lt;/url&gt;&lt;/related-urls&gt;&lt;/urls&gt;&lt;custom7&gt;ra79&lt;/custom7&gt;&lt;electronic-resource-num&gt;10.1126/scisignal.aaa258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8851AA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28E21281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E49513" w14:textId="77777777" w:rsidR="00B32C6D" w:rsidRPr="005E31D2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</w:tcPr>
          <w:p w14:paraId="1737F131" w14:textId="5DFA2C65" w:rsidR="00B32C6D" w:rsidRPr="005E31D2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</w:tcPr>
          <w:p w14:paraId="582C9EDE" w14:textId="618604BE" w:rsidR="00B32C6D" w:rsidRPr="005E31D2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42D7A216" w14:textId="6D70D5FF" w:rsidR="00B32C6D" w:rsidRPr="005E31D2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</w:tcPr>
          <w:p w14:paraId="6571EDFF" w14:textId="601293F3" w:rsidR="00B32C6D" w:rsidRPr="005E31D2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r w:rsidRPr="005E31D2">
              <w:rPr>
                <w:rFonts w:ascii="Times New Roman" w:eastAsia="等线" w:hAnsi="Times New Roman" w:cs="Times New Roman" w:hint="eastAsia"/>
                <w:color w:val="0000FF"/>
                <w:kern w:val="0"/>
                <w:sz w:val="18"/>
                <w:szCs w:val="18"/>
                <w14:ligatures w14:val="none"/>
              </w:rPr>
              <w:t>FTY720-P</w:t>
            </w:r>
          </w:p>
        </w:tc>
        <w:tc>
          <w:tcPr>
            <w:tcW w:w="1778" w:type="pct"/>
            <w:shd w:val="clear" w:color="auto" w:fill="auto"/>
          </w:tcPr>
          <w:p w14:paraId="5EC43ED4" w14:textId="192A212F" w:rsidR="00B32C6D" w:rsidRPr="005E31D2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29AB3A23" w14:textId="493D7EBC" w:rsidR="00B32C6D" w:rsidRPr="005E31D2" w:rsidRDefault="00953EDF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pP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WtlczwvQXV0aG9yPjxZZWFyPjIwMTQ8L1llYXI+PFJl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</w:fldData>
              </w:fldChar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WtlczwvQXV0aG9yPjxZZWFyPjIwMTQ8L1llYXI+PFJl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</w:fldData>
              </w:fldChar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5E31D2">
              <w:rPr>
                <w:rFonts w:ascii="Times New Roman" w:eastAsia="等线" w:hAnsi="Times New Roman" w:cs="Times New Roman"/>
                <w:noProof/>
                <w:color w:val="0000FF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E31D2">
              <w:rPr>
                <w:rFonts w:ascii="Times New Roman" w:eastAsia="等线" w:hAnsi="Times New Roman" w:cs="Times New Roman"/>
                <w:color w:val="0000FF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DBB2F96" w14:textId="1725D5E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074959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6BD4F50" w14:textId="49CF694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179887BB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62482200" w14:textId="3FA2D9D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19BD857" w14:textId="3E29BD1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986104</w:t>
            </w:r>
          </w:p>
        </w:tc>
        <w:tc>
          <w:tcPr>
            <w:tcW w:w="1778" w:type="pct"/>
            <w:shd w:val="clear" w:color="auto" w:fill="auto"/>
            <w:hideMark/>
          </w:tcPr>
          <w:p w14:paraId="5B806F96" w14:textId="7DBE236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18AC2DA" w14:textId="68FB15D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d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E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d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E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25D0729D" w14:textId="6361DBD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F82ECB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11D5E91" w14:textId="7395B2C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7EC1A8AE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457" w:type="pct"/>
            <w:shd w:val="clear" w:color="auto" w:fill="auto"/>
          </w:tcPr>
          <w:p w14:paraId="232355C0" w14:textId="437AE90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812" w:type="pct"/>
            <w:shd w:val="clear" w:color="auto" w:fill="auto"/>
            <w:hideMark/>
          </w:tcPr>
          <w:p w14:paraId="66710A67" w14:textId="044D438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ESIA</w:t>
            </w:r>
          </w:p>
        </w:tc>
        <w:tc>
          <w:tcPr>
            <w:tcW w:w="1778" w:type="pct"/>
            <w:shd w:val="clear" w:color="auto" w:fill="auto"/>
            <w:hideMark/>
          </w:tcPr>
          <w:p w14:paraId="578076A4" w14:textId="00BE094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C3ACABA" w14:textId="0C413F0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4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8L3BhZ2Vz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4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8L3BhZ2Vz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96394C1" w14:textId="3680075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3DEB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C9AD6D" w14:textId="5C280C1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0F17DE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BB1B12E" w14:textId="0609412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A13A7B7" w14:textId="1D9D6ED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P 55,940</w:t>
            </w:r>
          </w:p>
        </w:tc>
        <w:tc>
          <w:tcPr>
            <w:tcW w:w="1778" w:type="pct"/>
            <w:shd w:val="clear" w:color="auto" w:fill="auto"/>
            <w:hideMark/>
          </w:tcPr>
          <w:p w14:paraId="106C9027" w14:textId="6DC43DD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8A5FF79" w14:textId="3966186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3F8E43F" w14:textId="4346BC9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B94224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7D37" w14:textId="1D63D39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267D4D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7985767E" w14:textId="07E42B20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1A1B00B" w14:textId="1BC63B5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7" w:name="_Hlk175137485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Δ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9</w:t>
            </w:r>
            <w:bookmarkEnd w:id="7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tetrahydrocannabinol</w:t>
            </w:r>
          </w:p>
        </w:tc>
        <w:tc>
          <w:tcPr>
            <w:tcW w:w="1778" w:type="pct"/>
            <w:shd w:val="clear" w:color="auto" w:fill="auto"/>
            <w:hideMark/>
          </w:tcPr>
          <w:p w14:paraId="03506DCE" w14:textId="6283456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BBED650" w14:textId="246B126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SwgMTkw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SwgMTkw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9, 19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684FD9D3" w14:textId="3330778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F7864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59404C" w14:textId="732B235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045D61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990F41F" w14:textId="5757293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F7F2DCE" w14:textId="7C5F469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0E6FECA8" w14:textId="7558215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5666649" w14:textId="666032E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BF1BE38" w14:textId="246EDC1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9758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646026" w14:textId="2AE79C0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C96C3E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C140FCD" w14:textId="45D409F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54A6994" w14:textId="66C50B3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4A3B4E5B" w14:textId="42603E1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BFECCA1" w14:textId="58D57FD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OV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C2FBFCD" w14:textId="08FD07A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7395E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41B2DC7" w14:textId="0CFEDD1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B8176A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19E2287A" w14:textId="728F991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E671B77" w14:textId="68AEEDB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CAM-b </w:t>
            </w:r>
          </w:p>
        </w:tc>
        <w:tc>
          <w:tcPr>
            <w:tcW w:w="1778" w:type="pct"/>
            <w:shd w:val="clear" w:color="auto" w:fill="auto"/>
            <w:hideMark/>
          </w:tcPr>
          <w:p w14:paraId="2831535D" w14:textId="1F1D68F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E1AFF88" w14:textId="4741A4D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hn&lt;/Author&gt;&lt;Year&gt;2013&lt;/Year&gt;&lt;RecNum&gt;398&lt;/RecNum&gt;&lt;DisplayText&gt;&lt;style face="superscript"&gt;[191]&lt;/style&gt;&lt;/DisplayText&gt;&lt;record&gt;&lt;rec-number&gt;398&lt;/rec-number&gt;&lt;foreign-keys&gt;&lt;key app="EN" db-id="rwxx0xz2ifzazme0927v0vvc5ftxrwzr0pxe" timestamp="1724050409"&gt;398&lt;/key&gt;&lt;key app="ENWeb" db-id=""&gt;0&lt;/key&gt;&lt;/foreign-keys&gt;&lt;ref-type name="Journal Article"&gt;17&lt;/ref-type&gt;&lt;contributors&gt;&lt;authors&gt;&lt;author&gt;Ahn, K. H.&lt;/author&gt;&lt;author&gt;Mahmoud, M. M.&lt;/author&gt;&lt;author&gt;Samala, S.&lt;/author&gt;&lt;author&gt;Lu, D.&lt;/author&gt;&lt;author&gt;Kendall, D. A.&lt;/author&gt;&lt;/authors&gt;&lt;/contributors&gt;&lt;auth-address&gt;Department of Pharmaceutical Sciences, University of Connecticut, Storrs, Connecticut, USA.&lt;/auth-address&gt;&lt;titles&gt;&lt;title&gt;Profiling two indole-2-carboxamides for allosteric modulation of the CB1 receptor&lt;/title&gt;&lt;secondary-title&gt;Journal of Neurochemistry&lt;/secondary-title&gt;&lt;/titles&gt;&lt;periodical&gt;&lt;full-title&gt;Journal of Neurochemistry&lt;/full-title&gt;&lt;/periodical&gt;&lt;pages&gt;584-9&lt;/pages&gt;&lt;volume&gt;124&lt;/volume&gt;&lt;number&gt;5&lt;/number&gt;&lt;edition&gt;2012/12/05&lt;/edition&gt;&lt;keywords&gt;&lt;keyword&gt;Allosteric Regulation/drug effects&lt;/keyword&gt;&lt;keyword&gt;HEK293 Cells&lt;/keyword&gt;&lt;keyword&gt;Humans&lt;/keyword&gt;&lt;keyword&gt;Immunoblotting&lt;/keyword&gt;&lt;keyword&gt;Indoles/chemistry/metabolism/*pharmacology&lt;/keyword&gt;&lt;keyword&gt;Ligands&lt;/keyword&gt;&lt;keyword&gt;Piperidines/chemistry/metabolism/*pharmacology&lt;/keyword&gt;&lt;keyword&gt;Protein Binding&lt;/keyword&gt;&lt;keyword&gt;Receptor, Cannabinoid, CB1/*chemistry/*metabolism&lt;/keyword&gt;&lt;keyword&gt;Signal Transduction/*drug effects&lt;/keyword&gt;&lt;/keywords&gt;&lt;dates&gt;&lt;year&gt;2013&lt;/year&gt;&lt;pub-dates&gt;&lt;date&gt;Mar&lt;/date&gt;&lt;/pub-dates&gt;&lt;/dates&gt;&lt;isbn&gt;1471-4159 (Electronic)&amp;#xD;0022-3042 (Print)&amp;#xD;0022-3042 (Linking)&lt;/isbn&gt;&lt;accession-num&gt;23205875&lt;/accession-num&gt;&lt;urls&gt;&lt;related-urls&gt;&lt;url&gt;https://www.ncbi.nlm.nih.gov/pubmed/23205875&lt;/url&gt;&lt;/related-urls&gt;&lt;/urls&gt;&lt;custom2&gt;PMC3578011&lt;/custom2&gt;&lt;electronic-resource-num&gt;10.1111/jnc.12115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2230B429" w14:textId="1CCA064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659A4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DDF863" w14:textId="754B097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8EAA6E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FC8264B" w14:textId="09F1801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02D2E35" w14:textId="621FE2E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d</w:t>
            </w:r>
          </w:p>
        </w:tc>
        <w:tc>
          <w:tcPr>
            <w:tcW w:w="1778" w:type="pct"/>
            <w:shd w:val="clear" w:color="auto" w:fill="auto"/>
            <w:hideMark/>
          </w:tcPr>
          <w:p w14:paraId="224C5B04" w14:textId="4651839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D5EE394" w14:textId="50AA33D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92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6FF0F4D" w14:textId="0C4D50D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3CB81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7C53AC" w14:textId="2099D2E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2D1F6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5D64C8A" w14:textId="10CCDA8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65DBA75" w14:textId="7C51258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8d</w:t>
            </w:r>
          </w:p>
        </w:tc>
        <w:tc>
          <w:tcPr>
            <w:tcW w:w="1778" w:type="pct"/>
            <w:shd w:val="clear" w:color="auto" w:fill="auto"/>
            <w:hideMark/>
          </w:tcPr>
          <w:p w14:paraId="5582E4DB" w14:textId="4031C48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D228101" w14:textId="522704E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92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C1396B3" w14:textId="7FBBA86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D78C4D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1FA9EEB" w14:textId="5C6F31D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AF5BB7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0EA58632" w14:textId="1DE8993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05E33C2" w14:textId="29431C6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G-018</w:t>
            </w:r>
          </w:p>
        </w:tc>
        <w:tc>
          <w:tcPr>
            <w:tcW w:w="1778" w:type="pct"/>
            <w:shd w:val="clear" w:color="auto" w:fill="auto"/>
            <w:hideMark/>
          </w:tcPr>
          <w:p w14:paraId="705F268A" w14:textId="56E9D53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D3760BC" w14:textId="4084992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uters&lt;/Author&gt;&lt;Year&gt;2020&lt;/Year&gt;&lt;RecNum&gt;400&lt;/RecNum&gt;&lt;DisplayText&gt;&lt;style face="superscript"&gt;[193]&lt;/style&gt;&lt;/DisplayText&gt;&lt;record&gt;&lt;rec-number&gt;400&lt;/rec-number&gt;&lt;foreign-keys&gt;&lt;key app="EN" db-id="rwxx0xz2ifzazme0927v0vvc5ftxrwzr0pxe" timestamp="1724050548"&gt;400&lt;/key&gt;&lt;key app="ENWeb" db-id=""&gt;0&lt;/key&gt;&lt;/foreign-keys&gt;&lt;ref-type name="Journal Article"&gt;17&lt;/ref-type&gt;&lt;contributors&gt;&lt;authors&gt;&lt;author&gt;Wouters, E.&lt;/author&gt;&lt;author&gt;Walraed, J.&lt;/author&gt;&lt;author&gt;Robertson, M. J.&lt;/author&gt;&lt;author&gt;Meyrath, M.&lt;/author&gt;&lt;author&gt;Szpakowska, M.&lt;/author&gt;&lt;author&gt;Chevigne, A.&lt;/author&gt;&lt;author&gt;Skiniotis, G.&lt;/author&gt;&lt;author&gt;Stove, C.&lt;/author&gt;&lt;/authors&gt;&lt;/contributors&gt;&lt;auth-address&gt;Laboratory of Toxicology, Department of Bioanalysis, Faculty of Pharmaceutical Sciences, Ghent University, Ottergemsesteenweg 460, 9000 Ghent, Belgium.&amp;#xD;Department of Molecular and Cellular Physiology and Department of Structural Biology, Stanford University School of Medicine, Stanford, 94305 California, United States.&amp;#xD;Immuno-Pharmacology and Interactomics, Department of Infection and Immunity, Luxembourg Institute of Health, Strassen 1445, Luxembourg.&lt;/auth-address&gt;&lt;titles&gt;&lt;title&gt;Assessment of biased agonism among distinct synthetic cannabinoid receptor agonist scaffolds&lt;/title&gt;&lt;secondary-title&gt;ACS Pharmacology &amp;amp; Translational Science&lt;/secondary-title&gt;&lt;/titles&gt;&lt;periodical&gt;&lt;full-title&gt;ACS Pharmacology &amp;amp; Translational Science&lt;/full-title&gt;&lt;/periodical&gt;&lt;pages&gt;285-295&lt;/pages&gt;&lt;volume&gt;3&lt;/volume&gt;&lt;number&gt;2&lt;/number&gt;&lt;edition&gt;2020/04/17&lt;/edition&gt;&lt;dates&gt;&lt;year&gt;2020&lt;/year&gt;&lt;pub-dates&gt;&lt;date&gt;Apr 10&lt;/date&gt;&lt;/pub-dates&gt;&lt;/dates&gt;&lt;isbn&gt;2575-9108 (Electronic)&amp;#xD;2575-9108 (Linking)&lt;/isbn&gt;&lt;accession-num&gt;32296768&lt;/accession-num&gt;&lt;urls&gt;&lt;related-urls&gt;&lt;url&gt;https://www.ncbi.nlm.nih.gov/pubmed/32296768&lt;/url&gt;&lt;/related-urls&gt;&lt;/urls&gt;&lt;custom2&gt;PMC7155187&lt;/custom2&gt;&lt;electronic-resource-num&gt;10.1021/acsptsci.9b00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7E39E38" w14:textId="37658CC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A4ED68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2D3F0E" w14:textId="26D3AD1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D8CBF5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8290EE0" w14:textId="0FF97CD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31567F9" w14:textId="3C0F75D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2</w:t>
            </w:r>
          </w:p>
        </w:tc>
        <w:tc>
          <w:tcPr>
            <w:tcW w:w="1778" w:type="pct"/>
            <w:shd w:val="clear" w:color="auto" w:fill="auto"/>
            <w:hideMark/>
          </w:tcPr>
          <w:p w14:paraId="20FD831D" w14:textId="4E3B4429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DD76ACA" w14:textId="2BEC1AD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NF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NF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DBB229E" w14:textId="5C28AAD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6AE6FC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979DA" w14:textId="4F34674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0459D1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9AABE0A" w14:textId="7137ADB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BF6748D" w14:textId="1A2C89A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5</w:t>
            </w:r>
          </w:p>
        </w:tc>
        <w:tc>
          <w:tcPr>
            <w:tcW w:w="1778" w:type="pct"/>
            <w:shd w:val="clear" w:color="auto" w:fill="auto"/>
            <w:hideMark/>
          </w:tcPr>
          <w:p w14:paraId="4E8BCE87" w14:textId="2FC142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F2DC8D4" w14:textId="58DA20B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NF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NF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18A805A" w14:textId="3A7E29A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5B47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2BCDC1" w14:textId="282C235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815475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7032097" w14:textId="0010DD6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291E332" w14:textId="664959B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+)-(R,S)-14</w:t>
            </w:r>
          </w:p>
        </w:tc>
        <w:tc>
          <w:tcPr>
            <w:tcW w:w="1778" w:type="pct"/>
            <w:shd w:val="clear" w:color="auto" w:fill="auto"/>
            <w:hideMark/>
          </w:tcPr>
          <w:p w14:paraId="3EFE52CE" w14:textId="6CB4741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51003AC" w14:textId="5B1CB36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1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1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548780A" w14:textId="22698C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A2E6D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96ADBDA" w14:textId="32F9724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812E43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6F9815B" w14:textId="46D2C84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D881C0" w14:textId="3E05FE4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144</w:t>
            </w:r>
          </w:p>
        </w:tc>
        <w:tc>
          <w:tcPr>
            <w:tcW w:w="1778" w:type="pct"/>
            <w:shd w:val="clear" w:color="auto" w:fill="auto"/>
            <w:hideMark/>
          </w:tcPr>
          <w:p w14:paraId="6C980C65" w14:textId="268E0E1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63E86CC" w14:textId="6F1C11E0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AE4B830" w14:textId="67C62A9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A8DCAB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31DA8B" w14:textId="527E8B0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9E833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7E2143A" w14:textId="0652B9A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A6DE757" w14:textId="2CE4281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S135</w:t>
            </w:r>
          </w:p>
        </w:tc>
        <w:tc>
          <w:tcPr>
            <w:tcW w:w="1778" w:type="pct"/>
            <w:shd w:val="clear" w:color="auto" w:fill="auto"/>
            <w:hideMark/>
          </w:tcPr>
          <w:p w14:paraId="4E35CE8B" w14:textId="54B6287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5C743D" w14:textId="18BFFE69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2551817" w14:textId="4DE4276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3E602C1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7AC71A" w14:textId="7826646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351D18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C345640" w14:textId="2EA97D8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A9E3BC" w14:textId="472EDF2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-1248</w:t>
            </w:r>
          </w:p>
        </w:tc>
        <w:tc>
          <w:tcPr>
            <w:tcW w:w="1778" w:type="pct"/>
            <w:shd w:val="clear" w:color="auto" w:fill="auto"/>
            <w:hideMark/>
          </w:tcPr>
          <w:p w14:paraId="10183CEB" w14:textId="32B1E0E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4C8225C" w14:textId="1AD8946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Z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Z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D8FE661" w14:textId="4CDB070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7B51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8A2397" w14:textId="5A04896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842DCC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784A4E" w14:textId="3740BA6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CDDD20F" w14:textId="2EDDC91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-O-methylhonokiol</w:t>
            </w:r>
          </w:p>
        </w:tc>
        <w:tc>
          <w:tcPr>
            <w:tcW w:w="1778" w:type="pct"/>
            <w:shd w:val="clear" w:color="auto" w:fill="auto"/>
            <w:hideMark/>
          </w:tcPr>
          <w:p w14:paraId="31D69FB4" w14:textId="21B6EDC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9A87434" w14:textId="6A907C5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4358F51" w14:textId="1E7EA34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02C3ECF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85CACA" w14:textId="578B258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BC18007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A3E2931" w14:textId="493B8A2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9593B73" w14:textId="5AC748B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HC</w:t>
            </w:r>
          </w:p>
        </w:tc>
        <w:tc>
          <w:tcPr>
            <w:tcW w:w="1778" w:type="pct"/>
            <w:shd w:val="clear" w:color="auto" w:fill="auto"/>
            <w:hideMark/>
          </w:tcPr>
          <w:p w14:paraId="45DF4754" w14:textId="63AD47F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7B4A4044" w14:textId="2FC687F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533A0542" w14:textId="6A9065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4B5F7B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C7C481" w14:textId="0C72419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CA7DE7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5AC5093" w14:textId="0C31109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24CD61E" w14:textId="2DBF0EE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133</w:t>
            </w:r>
          </w:p>
        </w:tc>
        <w:tc>
          <w:tcPr>
            <w:tcW w:w="1778" w:type="pct"/>
            <w:shd w:val="clear" w:color="auto" w:fill="auto"/>
            <w:hideMark/>
          </w:tcPr>
          <w:p w14:paraId="54D6B298" w14:textId="37C9286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8D99F2" w14:textId="17F0B53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B729C0D" w14:textId="1357A7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96D4E4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3E8903D" w14:textId="649A9D7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F25724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A1087EC" w14:textId="5155DFF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B05D7F8" w14:textId="0E9BCCE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IN-55212</w:t>
            </w:r>
          </w:p>
        </w:tc>
        <w:tc>
          <w:tcPr>
            <w:tcW w:w="1778" w:type="pct"/>
            <w:shd w:val="clear" w:color="auto" w:fill="auto"/>
            <w:hideMark/>
          </w:tcPr>
          <w:p w14:paraId="7A7AEFEA" w14:textId="6631B3B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4CADACC" w14:textId="25D9A60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C1C3194" w14:textId="1538957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513884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96C94" w14:textId="2771E45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2712AD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2376F77" w14:textId="667F187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C04576F" w14:textId="373B1F9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M233</w:t>
            </w:r>
          </w:p>
        </w:tc>
        <w:tc>
          <w:tcPr>
            <w:tcW w:w="1778" w:type="pct"/>
            <w:shd w:val="clear" w:color="auto" w:fill="auto"/>
            <w:hideMark/>
          </w:tcPr>
          <w:p w14:paraId="2B30815D" w14:textId="68323AA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6CB7390" w14:textId="3482B3B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D78C0B6" w14:textId="361D3A0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A0C9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6CE3C" w14:textId="61F1FD2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A42BAF9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54B11ED" w14:textId="34DB985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0BC0F0" w14:textId="53BC2E5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U308</w:t>
            </w:r>
          </w:p>
        </w:tc>
        <w:tc>
          <w:tcPr>
            <w:tcW w:w="1778" w:type="pct"/>
            <w:shd w:val="clear" w:color="auto" w:fill="auto"/>
            <w:hideMark/>
          </w:tcPr>
          <w:p w14:paraId="01A2B5A9" w14:textId="7136B01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A47C270" w14:textId="6A05B4F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D44C3B6" w14:textId="4DFAF66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C8CDB0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85C116" w14:textId="1A12295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4D40F5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10751B7" w14:textId="676FA05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C1DA49" w14:textId="5BFBAC2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1241</w:t>
            </w:r>
          </w:p>
        </w:tc>
        <w:tc>
          <w:tcPr>
            <w:tcW w:w="1778" w:type="pct"/>
            <w:shd w:val="clear" w:color="auto" w:fill="auto"/>
            <w:hideMark/>
          </w:tcPr>
          <w:p w14:paraId="0CFCF343" w14:textId="7D67D7B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CB1A8B" w14:textId="1DF0B88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50AEFB7" w14:textId="1DC6138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C50CBA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14D398" w14:textId="4387C60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0623B8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C0E0FE4" w14:textId="4066EA9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9517D8" w14:textId="70D6D09D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015</w:t>
            </w:r>
          </w:p>
        </w:tc>
        <w:tc>
          <w:tcPr>
            <w:tcW w:w="1778" w:type="pct"/>
            <w:shd w:val="clear" w:color="auto" w:fill="auto"/>
            <w:hideMark/>
          </w:tcPr>
          <w:p w14:paraId="631B25FB" w14:textId="05FB0A0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52E7CB07" w14:textId="0B3C61E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86A32DC" w14:textId="2164B31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20B599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F9B0265" w14:textId="0486240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9809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49E2B6D" w14:textId="4741A90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65065B7" w14:textId="42849D9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M2201</w:t>
            </w:r>
          </w:p>
        </w:tc>
        <w:tc>
          <w:tcPr>
            <w:tcW w:w="1778" w:type="pct"/>
            <w:shd w:val="clear" w:color="auto" w:fill="auto"/>
            <w:hideMark/>
          </w:tcPr>
          <w:p w14:paraId="340AA48D" w14:textId="0C30E35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2F377A9C" w14:textId="3CD516F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F1F718F" w14:textId="7E6772C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1C631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2DF83D" w14:textId="66E389F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7991F97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394F1A6E" w14:textId="3CFE17A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85DBF1E" w14:textId="72F4EDA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2232</w:t>
            </w:r>
          </w:p>
        </w:tc>
        <w:tc>
          <w:tcPr>
            <w:tcW w:w="1778" w:type="pct"/>
            <w:shd w:val="clear" w:color="auto" w:fill="auto"/>
            <w:hideMark/>
          </w:tcPr>
          <w:p w14:paraId="3C94F3EE" w14:textId="5EA469A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1AC5B9E" w14:textId="33731C1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8E92E7A" w14:textId="2C43B6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79D9F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54808B" w14:textId="0A8D156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8D44F9A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BDE4837" w14:textId="7ADF598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3FEB192" w14:textId="2AB5CF4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E601</w:t>
            </w:r>
          </w:p>
        </w:tc>
        <w:tc>
          <w:tcPr>
            <w:tcW w:w="1778" w:type="pct"/>
            <w:shd w:val="clear" w:color="auto" w:fill="auto"/>
            <w:hideMark/>
          </w:tcPr>
          <w:p w14:paraId="1C3494F3" w14:textId="2F2B80B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CB5BC7B" w14:textId="2578455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23CC6B2" w14:textId="230C94F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FC0E06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A8B3AB" w14:textId="1AABCD9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7018D8D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3989EE1" w14:textId="6579AE4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A01963" w14:textId="4EE67BE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 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7A0B37B9" w14:textId="7C0D3FC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4BBE994" w14:textId="10F0CC9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1342B9B" w14:textId="27FC936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BFCE1A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9F53FB" w14:textId="1FB2DE0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C2AB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8A89C70" w14:textId="081F18A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9E9D5B0" w14:textId="511408F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h-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65B05D3A" w14:textId="0B6EE2A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FB0B370" w14:textId="32930DC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6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BD2C34A" w14:textId="58E086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3D765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79BB78" w14:textId="1F698A1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199C20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1216089" w14:textId="2C02AAF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872D92" w14:textId="47862AB6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1778" w:type="pct"/>
            <w:shd w:val="clear" w:color="auto" w:fill="auto"/>
            <w:hideMark/>
          </w:tcPr>
          <w:p w14:paraId="50C1B9F3" w14:textId="543DA58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and pERK1/2</w:t>
            </w:r>
          </w:p>
        </w:tc>
        <w:tc>
          <w:tcPr>
            <w:tcW w:w="582" w:type="pct"/>
            <w:shd w:val="clear" w:color="auto" w:fill="auto"/>
          </w:tcPr>
          <w:p w14:paraId="388D6E80" w14:textId="1702869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7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622E829" w14:textId="24D4EA4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BBAA0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9AB5BE" w14:textId="75CB104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3AF4EA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ED7B52" w14:textId="7D65CB2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D2AC5F" w14:textId="7881282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1778" w:type="pct"/>
            <w:shd w:val="clear" w:color="auto" w:fill="auto"/>
            <w:hideMark/>
          </w:tcPr>
          <w:p w14:paraId="7331FDBA" w14:textId="0DC7E7D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and pERK1/2</w:t>
            </w:r>
          </w:p>
        </w:tc>
        <w:tc>
          <w:tcPr>
            <w:tcW w:w="582" w:type="pct"/>
            <w:shd w:val="clear" w:color="auto" w:fill="auto"/>
          </w:tcPr>
          <w:p w14:paraId="172BC3F1" w14:textId="4EDE50D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7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4F6A6F8" w14:textId="05089F7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2B76D75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3169CD" w14:textId="30734F56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B4AF84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FE98ACB" w14:textId="45306A7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CBE572F" w14:textId="6AA0A51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1778" w:type="pct"/>
            <w:shd w:val="clear" w:color="auto" w:fill="auto"/>
            <w:hideMark/>
          </w:tcPr>
          <w:p w14:paraId="1047A8A3" w14:textId="0660DC8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cAMP and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6DB34F5" w14:textId="5EBFB62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7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4F187D5" w14:textId="128B7DD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AA59431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7032C4" w14:textId="61EF0BD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3C58454C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2</w:t>
            </w:r>
          </w:p>
        </w:tc>
        <w:tc>
          <w:tcPr>
            <w:tcW w:w="457" w:type="pct"/>
            <w:shd w:val="clear" w:color="auto" w:fill="auto"/>
          </w:tcPr>
          <w:p w14:paraId="6153A576" w14:textId="6D705CD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1674203" w14:textId="2D7E4CC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8a</w:t>
            </w:r>
          </w:p>
        </w:tc>
        <w:tc>
          <w:tcPr>
            <w:tcW w:w="1778" w:type="pct"/>
            <w:shd w:val="clear" w:color="auto" w:fill="auto"/>
            <w:hideMark/>
          </w:tcPr>
          <w:p w14:paraId="1BC89A31" w14:textId="6973CD59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6744A0" w14:textId="387B4C4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4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4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6159E22" w14:textId="70C0655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51D0EE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F4F89A" w14:textId="2D32DCE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00F22077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467C48F0" w14:textId="0AA7BF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3D413B9" w14:textId="60FF8AC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GE2 </w:t>
            </w:r>
          </w:p>
        </w:tc>
        <w:tc>
          <w:tcPr>
            <w:tcW w:w="1778" w:type="pct"/>
            <w:shd w:val="clear" w:color="auto" w:fill="auto"/>
            <w:hideMark/>
          </w:tcPr>
          <w:p w14:paraId="788E8292" w14:textId="562A6AB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1FFCDC27" w14:textId="768DDBC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5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5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0252A5EF" w14:textId="42968F5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E0C4E3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6039A0" w14:textId="44C8FEB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348F563D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0E66725F" w14:textId="6068F3C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9EC34F4" w14:textId="29070C0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GE1 alcohol</w:t>
            </w:r>
          </w:p>
        </w:tc>
        <w:tc>
          <w:tcPr>
            <w:tcW w:w="1778" w:type="pct"/>
            <w:shd w:val="clear" w:color="auto" w:fill="auto"/>
            <w:hideMark/>
          </w:tcPr>
          <w:p w14:paraId="04A4F49E" w14:textId="0132096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25051DC0" w14:textId="0C8498B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5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5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1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FA44164" w14:textId="74F9380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FD7121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F58DC0" w14:textId="22D9722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4BC615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56EA06CB" w14:textId="5F296870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71FAEA78" w14:textId="4D2D1E2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CP746</w:t>
            </w:r>
          </w:p>
        </w:tc>
        <w:tc>
          <w:tcPr>
            <w:tcW w:w="1778" w:type="pct"/>
            <w:shd w:val="clear" w:color="auto" w:fill="auto"/>
            <w:hideMark/>
          </w:tcPr>
          <w:p w14:paraId="6F9AD692" w14:textId="19796F6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rotei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17E67B32" w14:textId="76F938D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IwMF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IwMF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721CB3D5" w14:textId="0010F85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0E83D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6D9B07" w14:textId="37E9B77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E14592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8AFC056" w14:textId="5298777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B36A656" w14:textId="6B139108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1778" w:type="pct"/>
            <w:shd w:val="clear" w:color="auto" w:fill="auto"/>
            <w:hideMark/>
          </w:tcPr>
          <w:p w14:paraId="0FA10969" w14:textId="5643182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6131C63" w14:textId="07A21A1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yMDF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yMDF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BE84E76" w14:textId="4634B71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8AD83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2BEB63" w14:textId="1B4A3DF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21C4A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CA7AD16" w14:textId="3E2CEF5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8342F3A" w14:textId="39729AC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1778" w:type="pct"/>
            <w:shd w:val="clear" w:color="auto" w:fill="auto"/>
            <w:hideMark/>
          </w:tcPr>
          <w:p w14:paraId="294B8914" w14:textId="67AC18E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inhibition</w:t>
            </w:r>
          </w:p>
        </w:tc>
        <w:tc>
          <w:tcPr>
            <w:tcW w:w="582" w:type="pct"/>
            <w:shd w:val="clear" w:color="auto" w:fill="auto"/>
          </w:tcPr>
          <w:p w14:paraId="6F60CC83" w14:textId="4378601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yMDF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yMDF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5DD28498" w14:textId="6F92B1A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6B13E8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16E60D" w14:textId="3B65409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844AC0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157D2562" w14:textId="5CE6E34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2D349346" w14:textId="47A81011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padenoso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B40AB67" w14:textId="7502FB5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9B63B71" w14:textId="3917B01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IwMl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IwMl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D7794DF" w14:textId="0F134DE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C8CC03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359175" w14:textId="44E7703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A3854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5F11649" w14:textId="20A8F7C0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2EFCE0C" w14:textId="7D0FE5D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h</w:t>
            </w:r>
          </w:p>
        </w:tc>
        <w:tc>
          <w:tcPr>
            <w:tcW w:w="1778" w:type="pct"/>
            <w:shd w:val="clear" w:color="auto" w:fill="auto"/>
            <w:hideMark/>
          </w:tcPr>
          <w:p w14:paraId="2B0C0CCA" w14:textId="7314438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accumul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72A1117A" w14:textId="365B5A2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1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1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35101C8" w14:textId="15BBE23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A0DF96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D79E2C" w14:textId="6A027DC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DBBE6D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0857FC5F" w14:textId="5171351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225172A" w14:textId="16424B8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UF5589</w:t>
            </w:r>
          </w:p>
        </w:tc>
        <w:tc>
          <w:tcPr>
            <w:tcW w:w="1778" w:type="pct"/>
            <w:shd w:val="clear" w:color="auto" w:fill="auto"/>
            <w:hideMark/>
          </w:tcPr>
          <w:p w14:paraId="698834DE" w14:textId="33611C9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3E16377" w14:textId="62E9554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0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0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2B93628B" w14:textId="58B1BB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AEE324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E3AAA" w14:textId="42AE6D96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D398A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7772306" w14:textId="7F0E366D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AF53C4C" w14:textId="32796DD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nOCPA</w:t>
            </w:r>
          </w:p>
        </w:tc>
        <w:tc>
          <w:tcPr>
            <w:tcW w:w="1778" w:type="pct"/>
            <w:shd w:val="clear" w:color="auto" w:fill="auto"/>
            <w:hideMark/>
          </w:tcPr>
          <w:p w14:paraId="54290282" w14:textId="4917AFFD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b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5648DDF" w14:textId="3CE8B5BC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V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V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40F027A" w14:textId="76C03C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75DA50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0D1640" w14:textId="10A88EA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1B85B7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ADE7D07" w14:textId="78D1BF9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25E5AFF9" w14:textId="726153F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399</w:t>
            </w:r>
          </w:p>
        </w:tc>
        <w:tc>
          <w:tcPr>
            <w:tcW w:w="1778" w:type="pct"/>
            <w:shd w:val="clear" w:color="auto" w:fill="auto"/>
            <w:hideMark/>
          </w:tcPr>
          <w:p w14:paraId="3F8A5310" w14:textId="743F7A7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7EDBF77" w14:textId="72F81AF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2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2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6640042C" w14:textId="06D705C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E9894E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DECF93" w14:textId="1D44FEA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DF84B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8B0690B" w14:textId="21AF859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4CBB306F" w14:textId="646F30C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-777</w:t>
            </w:r>
          </w:p>
        </w:tc>
        <w:tc>
          <w:tcPr>
            <w:tcW w:w="1778" w:type="pct"/>
            <w:shd w:val="clear" w:color="auto" w:fill="auto"/>
            <w:hideMark/>
          </w:tcPr>
          <w:p w14:paraId="251DFAAE" w14:textId="76B0F16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205A36D" w14:textId="20FEAD52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2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2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564C8A76" w14:textId="2D5B30F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08F455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0ECFCD4" w14:textId="6C456A39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AC199F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68485CA" w14:textId="2DB8713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0B5FC2FB" w14:textId="42BA776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9n</w:t>
            </w:r>
          </w:p>
        </w:tc>
        <w:tc>
          <w:tcPr>
            <w:tcW w:w="1778" w:type="pct"/>
            <w:shd w:val="clear" w:color="auto" w:fill="auto"/>
            <w:hideMark/>
          </w:tcPr>
          <w:p w14:paraId="0C7FE9C6" w14:textId="5855A3A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E7144B4" w14:textId="6D57D56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1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PC9wYWdlcz48dm9sdW1lPjgzPC92b2x1bWU+PG51bWJlcj4xNzwvbnVtYmVyPjxlZGl0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1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PC9wYWdlcz48dm9sdW1lPjgzPC92b2x1bWU+PG51bWJlcj4xNzwvbnVtYmVyPjxlZGl0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880B36A" w14:textId="7A656B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9E88D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68B964" w14:textId="789242C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9D1A14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A55C8E8" w14:textId="17DBBB5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5AFE488E" w14:textId="250D4D2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-0354</w:t>
            </w:r>
          </w:p>
        </w:tc>
        <w:tc>
          <w:tcPr>
            <w:tcW w:w="1778" w:type="pct"/>
            <w:shd w:val="clear" w:color="auto" w:fill="auto"/>
            <w:hideMark/>
          </w:tcPr>
          <w:p w14:paraId="02F0243D" w14:textId="30813EBA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FE88350" w14:textId="737B2DA1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gsIDIwOV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PHN0eWxlIGZhY2U9Im5vcm1hbCIgZm9udD0iZGVmYXVsdCIgY2hhcnNldD0iMTYxIiBz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gsIDIwOV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PHN0eWxlIGZhY2U9Im5vcm1hbCIgZm9udD0iZGVmYXVsdCIgY2hhcnNldD0iMTYxIiBz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08, 2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1C8E7D64" w14:textId="36024F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C7B6D5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6FCCF0" w14:textId="62FB2BA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15EE74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329555D2" w14:textId="63AE140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6C6994C1" w14:textId="180929C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6892</w:t>
            </w:r>
          </w:p>
        </w:tc>
        <w:tc>
          <w:tcPr>
            <w:tcW w:w="1778" w:type="pct"/>
            <w:shd w:val="clear" w:color="auto" w:fill="auto"/>
            <w:hideMark/>
          </w:tcPr>
          <w:p w14:paraId="76E89E6C" w14:textId="4441CBFA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11A47D9E" w14:textId="5D3002F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Ew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Ew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765BA71" w14:textId="6E73CB1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A84BA7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6D35E1" w14:textId="00BDF68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B8B654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6E02658F" w14:textId="284419B4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4A379A31" w14:textId="260A238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nomethyl fumarate</w:t>
            </w:r>
          </w:p>
        </w:tc>
        <w:tc>
          <w:tcPr>
            <w:tcW w:w="1778" w:type="pct"/>
            <w:shd w:val="clear" w:color="auto" w:fill="auto"/>
            <w:hideMark/>
          </w:tcPr>
          <w:p w14:paraId="40DB054E" w14:textId="1139B613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B4265FA" w14:textId="67EAE65F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Ew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Ew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5D8625A8" w14:textId="6D4F0C2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774B82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AE69E1" w14:textId="5D6B03A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2094A2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E83D926" w14:textId="46634285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F2F806" w14:textId="6CFF0586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L-175</w:t>
            </w:r>
          </w:p>
        </w:tc>
        <w:tc>
          <w:tcPr>
            <w:tcW w:w="1778" w:type="pct"/>
            <w:shd w:val="clear" w:color="auto" w:fill="auto"/>
            <w:hideMark/>
          </w:tcPr>
          <w:p w14:paraId="1861CF73" w14:textId="29B2E2DC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0C91F00A" w14:textId="0A60B8A0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TF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TF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2627CD5F" w14:textId="55B2683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5AEBFE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5F8C52" w14:textId="1498A0B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973461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4EFA73C7" w14:textId="68FBC0A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DC13A30" w14:textId="732E36D5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8</w:t>
            </w:r>
          </w:p>
        </w:tc>
        <w:tc>
          <w:tcPr>
            <w:tcW w:w="1778" w:type="pct"/>
            <w:shd w:val="clear" w:color="auto" w:fill="auto"/>
            <w:hideMark/>
          </w:tcPr>
          <w:p w14:paraId="48B71BDB" w14:textId="33BAEE2B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3854720D" w14:textId="76442FFE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12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8A9E1B9" w14:textId="1AA82A6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395A32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FE8515" w14:textId="411C42B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447316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53E35AF" w14:textId="1D1ACCC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6FFE184" w14:textId="7938706E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9</w:t>
            </w:r>
          </w:p>
        </w:tc>
        <w:tc>
          <w:tcPr>
            <w:tcW w:w="1778" w:type="pct"/>
            <w:shd w:val="clear" w:color="auto" w:fill="auto"/>
            <w:hideMark/>
          </w:tcPr>
          <w:p w14:paraId="37BEF525" w14:textId="7EE8E71B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407058EF" w14:textId="13D2AA43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12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448D6EBC" w14:textId="3110B1A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69AFEF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5567E" w14:textId="574634F0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13E2E8" w14:textId="77777777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548A83B4" w14:textId="282F407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0F4D4E5" w14:textId="3E9E28A8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-30/5C</w:t>
            </w:r>
          </w:p>
        </w:tc>
        <w:tc>
          <w:tcPr>
            <w:tcW w:w="1778" w:type="pct"/>
            <w:shd w:val="clear" w:color="auto" w:fill="auto"/>
            <w:hideMark/>
          </w:tcPr>
          <w:p w14:paraId="22D25A12" w14:textId="681303F9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87C0B90" w14:textId="12757EB6" w:rsidR="00B32C6D" w:rsidRPr="005B4529" w:rsidRDefault="00B32C6D" w:rsidP="00B32C6D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3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B32C6D" w:rsidRPr="005B4529" w14:paraId="33F52FC0" w14:textId="79D4807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FEB9CD" w14:textId="77777777" w:rsidR="00B32C6D" w:rsidRPr="005B4529" w:rsidRDefault="00B32C6D" w:rsidP="00B32C6D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DDFB2A" w14:textId="608F2802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F93E11" w14:textId="77777777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467EBB41" w14:textId="37C9025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ACEFAC8" w14:textId="60EB85F4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atibant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DB5F8E5" w14:textId="6F2FCA0F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851E179" w14:textId="6FD4D92D" w:rsidR="00B32C6D" w:rsidRPr="005B4529" w:rsidRDefault="00B32C6D" w:rsidP="00B32C6D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953EDF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3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953EDF" w:rsidRPr="00953EDF">
              <w:rPr>
                <w:rFonts w:ascii="Times New Roman" w:eastAsia="等线" w:hAnsi="Times New Roman" w:cs="Times New Roman"/>
                <w:noProof/>
                <w:kern w:val="0"/>
                <w:sz w:val="18"/>
                <w:szCs w:val="18"/>
                <w:vertAlign w:val="superscript"/>
                <w14:ligatures w14:val="none"/>
              </w:rPr>
              <w:t>[2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</w:tbl>
    <w:p w14:paraId="1F0203E5" w14:textId="629C9A10" w:rsidR="009D7595" w:rsidRPr="009F1AA2" w:rsidRDefault="009D7595">
      <w:pPr>
        <w:rPr>
          <w:rFonts w:ascii="Times New Roman" w:hAnsi="Times New Roman" w:cs="Times New Roman"/>
        </w:rPr>
      </w:pPr>
    </w:p>
    <w:p w14:paraId="2D36D4E4" w14:textId="77777777" w:rsidR="009A65DE" w:rsidRPr="009F1AA2" w:rsidRDefault="009A65DE">
      <w:pPr>
        <w:rPr>
          <w:rFonts w:ascii="Times New Roman" w:hAnsi="Times New Roman" w:cs="Times New Roman"/>
          <w:b/>
          <w:bCs/>
        </w:rPr>
        <w:sectPr w:rsidR="009A65DE" w:rsidRPr="009F1AA2" w:rsidSect="009D759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7F64B67A" w14:textId="2A04BDBE" w:rsidR="00E47CFA" w:rsidRPr="009F1AA2" w:rsidRDefault="0043393B">
      <w:pPr>
        <w:rPr>
          <w:rFonts w:ascii="Times New Roman" w:hAnsi="Times New Roman" w:cs="Times New Roman"/>
          <w:b/>
          <w:bCs/>
        </w:rPr>
      </w:pPr>
      <w:r w:rsidRPr="009F1AA2">
        <w:rPr>
          <w:rFonts w:ascii="Times New Roman" w:hAnsi="Times New Roman" w:cs="Times New Roman"/>
          <w:b/>
          <w:bCs/>
        </w:rPr>
        <w:lastRenderedPageBreak/>
        <w:t>References</w:t>
      </w:r>
    </w:p>
    <w:p w14:paraId="7C4467F1" w14:textId="77777777" w:rsidR="00953EDF" w:rsidRPr="00953EDF" w:rsidRDefault="00E47CFA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begin"/>
      </w:r>
      <w:r w:rsidRPr="009F1AA2">
        <w:rPr>
          <w:rFonts w:ascii="Times New Roman" w:hAnsi="Times New Roman" w:cs="Times New Roman"/>
        </w:rPr>
        <w:instrText xml:space="preserve"> ADDIN EN.REFLIST </w:instrText>
      </w:r>
      <w:r w:rsidRPr="009F1AA2">
        <w:rPr>
          <w:rFonts w:ascii="Times New Roman" w:hAnsi="Times New Roman" w:cs="Times New Roman"/>
        </w:rPr>
        <w:fldChar w:fldCharType="separate"/>
      </w:r>
      <w:r w:rsidR="00953EDF" w:rsidRPr="00953EDF">
        <w:t>1.</w:t>
      </w:r>
      <w:r w:rsidR="00953EDF" w:rsidRPr="00953EDF">
        <w:tab/>
      </w:r>
      <w:r w:rsidR="00953EDF" w:rsidRPr="00953EDF">
        <w:rPr>
          <w:rFonts w:ascii="Times New Roman" w:hAnsi="Times New Roman" w:cs="Times New Roman"/>
        </w:rPr>
        <w:t>Stroth N, Niso M, Colabufo NA, Perrone R, Svenningsson P, Lacivita E</w:t>
      </w:r>
      <w:r w:rsidR="00953EDF" w:rsidRPr="00953EDF">
        <w:rPr>
          <w:rFonts w:ascii="Times New Roman" w:hAnsi="Times New Roman" w:cs="Times New Roman"/>
          <w:i/>
        </w:rPr>
        <w:t>, et al.</w:t>
      </w:r>
      <w:r w:rsidR="00953EDF" w:rsidRPr="00953EDF">
        <w:rPr>
          <w:rFonts w:ascii="Times New Roman" w:hAnsi="Times New Roman" w:cs="Times New Roman"/>
        </w:rPr>
        <w:t xml:space="preserve"> Arylpiperazine agonists of the serotonin 5-HT1A receptor preferentially activate cAMP signaling versus recruitment of beta-arrestin-2. </w:t>
      </w:r>
      <w:r w:rsidR="00953EDF" w:rsidRPr="00953EDF">
        <w:rPr>
          <w:rFonts w:ascii="Times New Roman" w:hAnsi="Times New Roman" w:cs="Times New Roman"/>
          <w:b/>
        </w:rPr>
        <w:t>Bioorganic &amp; Medicinal Chemistry</w:t>
      </w:r>
      <w:r w:rsidR="00953EDF" w:rsidRPr="00953EDF">
        <w:rPr>
          <w:rFonts w:ascii="Times New Roman" w:hAnsi="Times New Roman" w:cs="Times New Roman"/>
        </w:rPr>
        <w:t xml:space="preserve"> </w:t>
      </w:r>
      <w:r w:rsidR="00953EDF" w:rsidRPr="00953EDF">
        <w:rPr>
          <w:rFonts w:ascii="Times New Roman" w:hAnsi="Times New Roman" w:cs="Times New Roman"/>
          <w:b/>
        </w:rPr>
        <w:t>2015</w:t>
      </w:r>
      <w:r w:rsidR="00953EDF" w:rsidRPr="00953EDF">
        <w:rPr>
          <w:rFonts w:ascii="Times New Roman" w:hAnsi="Times New Roman" w:cs="Times New Roman"/>
        </w:rPr>
        <w:t>, 23(15)</w:t>
      </w:r>
      <w:r w:rsidR="00953EDF" w:rsidRPr="00953EDF">
        <w:rPr>
          <w:rFonts w:ascii="Times New Roman" w:hAnsi="Times New Roman" w:cs="Times New Roman"/>
          <w:b/>
        </w:rPr>
        <w:t>:</w:t>
      </w:r>
      <w:r w:rsidR="00953EDF" w:rsidRPr="00953EDF">
        <w:rPr>
          <w:rFonts w:ascii="Times New Roman" w:hAnsi="Times New Roman" w:cs="Times New Roman"/>
        </w:rPr>
        <w:t xml:space="preserve"> 4824-4830. </w:t>
      </w:r>
      <w:r w:rsidR="00953EDF" w:rsidRPr="00953EDF">
        <w:t xml:space="preserve">doi: </w:t>
      </w:r>
      <w:r w:rsidR="00953EDF" w:rsidRPr="00953EDF">
        <w:rPr>
          <w:rFonts w:ascii="Times New Roman" w:hAnsi="Times New Roman" w:cs="Times New Roman"/>
        </w:rPr>
        <w:t>10.1016/j.bmc.2015.05.042</w:t>
      </w:r>
    </w:p>
    <w:p w14:paraId="0BBC3E5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.</w:t>
      </w:r>
      <w:r w:rsidRPr="00953EDF">
        <w:tab/>
      </w:r>
      <w:r w:rsidRPr="00953EDF">
        <w:rPr>
          <w:rFonts w:ascii="Times New Roman" w:hAnsi="Times New Roman" w:cs="Times New Roman"/>
        </w:rPr>
        <w:t>Newman-Tancredi A, Martel JC, Assie MB, Buritova J, Lauressergues E, Cosi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ignal transduction and functional selectivity of F15599, a preferential post-synaptic 5-HT1A receptor agonist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9</w:t>
      </w:r>
      <w:r w:rsidRPr="00953EDF">
        <w:rPr>
          <w:rFonts w:ascii="Times New Roman" w:hAnsi="Times New Roman" w:cs="Times New Roman"/>
        </w:rPr>
        <w:t>, 156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38-35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j.1476-5381.2008.00001.x</w:t>
      </w:r>
    </w:p>
    <w:p w14:paraId="6C713D3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.</w:t>
      </w:r>
      <w:r w:rsidRPr="00953EDF">
        <w:tab/>
      </w:r>
      <w:r w:rsidRPr="00953EDF">
        <w:rPr>
          <w:rFonts w:ascii="Times New Roman" w:hAnsi="Times New Roman" w:cs="Times New Roman"/>
        </w:rPr>
        <w:t>Sniecikowska J, Gluch-Lutwin M, Bucki A, Wieckowska A, Siwek A, Jastrzebska-Wiesek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novel pERK1/2- or β-arrestin-preferring 5-HT1A receptor-biased agonists: Diversified therapeutic-like versus side effect profile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63(1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946-1097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0c00814</w:t>
      </w:r>
    </w:p>
    <w:p w14:paraId="15EA210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.</w:t>
      </w:r>
      <w:r w:rsidRPr="00953EDF">
        <w:tab/>
      </w:r>
      <w:r w:rsidRPr="00953EDF">
        <w:rPr>
          <w:rFonts w:ascii="Times New Roman" w:hAnsi="Times New Roman" w:cs="Times New Roman"/>
        </w:rPr>
        <w:t>Newman-Tancredi A, Martel JC, Cosi C, Heusler P, Lestienne F, Varney M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tinctive in vitro signal transduction profile of NLX-112, a potent and efficacious serotonin 5-HT(1A) receptor agonist. </w:t>
      </w:r>
      <w:r w:rsidRPr="00953EDF">
        <w:rPr>
          <w:rFonts w:ascii="Times New Roman" w:hAnsi="Times New Roman" w:cs="Times New Roman"/>
          <w:b/>
        </w:rPr>
        <w:t>Journal of Pharmacy and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9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78-119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jphp.12762</w:t>
      </w:r>
    </w:p>
    <w:p w14:paraId="2A62356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Newman-Tancredi A, Depoortere RY, Kleven MS, Kolaczkowski M, Zimmer L. Translating biased agonists from molecules to medications: Serotonin 5-HT1A receptor functional selectivity for CNS disorders. </w:t>
      </w:r>
      <w:r w:rsidRPr="00953EDF">
        <w:rPr>
          <w:rFonts w:ascii="Times New Roman" w:hAnsi="Times New Roman" w:cs="Times New Roman"/>
          <w:b/>
        </w:rPr>
        <w:t>Pharmacology &amp;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22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793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pharmthera.2021.107937</w:t>
      </w:r>
    </w:p>
    <w:p w14:paraId="59B8733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.</w:t>
      </w:r>
      <w:r w:rsidRPr="00953EDF">
        <w:tab/>
      </w:r>
      <w:r w:rsidRPr="00953EDF">
        <w:rPr>
          <w:rFonts w:ascii="Times New Roman" w:hAnsi="Times New Roman" w:cs="Times New Roman"/>
        </w:rPr>
        <w:t>Sniecikowska J, Gluch-Lutwin M, Bucki A, Wieckowska A, Siwek A, Jastrzebska-Wiesek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vel aryloxyethyl derivatives of 1-(1-Benzoylpiperidin-4-yl)methanamine as the extracellular regulated kinases 1/2 (ERK1/2) phosphorylation-preferring serotonin 5-HT1A receptor-biased agonists with robust antidepressant-like activity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62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750-277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9b00062</w:t>
      </w:r>
    </w:p>
    <w:p w14:paraId="7108907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.</w:t>
      </w:r>
      <w:r w:rsidRPr="00953EDF">
        <w:tab/>
      </w:r>
      <w:r w:rsidRPr="00953EDF">
        <w:rPr>
          <w:rFonts w:ascii="Times New Roman" w:hAnsi="Times New Roman" w:cs="Times New Roman"/>
        </w:rPr>
        <w:t>Braunig J, Dinter J, Hofig CS, Paisdzior S, Szczepek M, Scheerer P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trace amine-associated receptor 1 agonist 3-Iodothyronamine induces biased signaling at the serotonin 1b Receptor. </w:t>
      </w:r>
      <w:r w:rsidRPr="00953EDF">
        <w:rPr>
          <w:rFonts w:ascii="Times New Roman" w:hAnsi="Times New Roman" w:cs="Times New Roman"/>
          <w:b/>
        </w:rPr>
        <w:t>Frontiers in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phar.2018.00222</w:t>
      </w:r>
    </w:p>
    <w:p w14:paraId="4F8F794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Pottie E, Dedecker P, Stove CP. Identification of psychedelic new psychoactive substances (NPS) showing biased agonism at the 5-HT2AR through simultaneous use of β-arrestin 2 and miniGαq bioassays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82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425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20.114251</w:t>
      </w:r>
    </w:p>
    <w:p w14:paraId="3CB95D0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.</w:t>
      </w:r>
      <w:r w:rsidRPr="00953EDF">
        <w:tab/>
      </w:r>
      <w:r w:rsidRPr="00953EDF">
        <w:rPr>
          <w:rFonts w:ascii="Times New Roman" w:hAnsi="Times New Roman" w:cs="Times New Roman"/>
        </w:rPr>
        <w:t>Poulie CBM, Pottie E, Simon IA, Harpsoe K, D'Andrea L, Komarov I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beta-arrestin-biased 25CN-NBOH-derived 5-HT(2A) receptor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65(1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2031-1204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2c00702</w:t>
      </w:r>
    </w:p>
    <w:p w14:paraId="441A7EF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Muneta-Arrate I, Miranda-Azpiazu P, Horrillo I, Diez-Alarcia R, Meana JJ. Ligand bias and inverse agonism on 5-HT(2A) receptor-mediated modulation of G protein activity in post-mortem human brain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:</w:t>
      </w:r>
      <w:r w:rsidRPr="00953EDF">
        <w:rPr>
          <w:rFonts w:ascii="Times New Roman" w:hAnsi="Times New Roman" w:cs="Times New Roman"/>
        </w:rPr>
        <w:t xml:space="preserve"> 1–16. </w:t>
      </w:r>
      <w:r w:rsidRPr="00953EDF">
        <w:lastRenderedPageBreak/>
        <w:t xml:space="preserve">doi: </w:t>
      </w:r>
      <w:r w:rsidRPr="00953EDF">
        <w:rPr>
          <w:rFonts w:ascii="Times New Roman" w:hAnsi="Times New Roman" w:cs="Times New Roman"/>
        </w:rPr>
        <w:t>10.1111/bph.16368</w:t>
      </w:r>
    </w:p>
    <w:p w14:paraId="304EB48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.</w:t>
      </w:r>
      <w:r w:rsidRPr="00953EDF">
        <w:tab/>
      </w:r>
      <w:r w:rsidRPr="00953EDF">
        <w:rPr>
          <w:rFonts w:ascii="Times New Roman" w:hAnsi="Times New Roman" w:cs="Times New Roman"/>
        </w:rPr>
        <w:t>Kaplan AL, Confair DN, Kim K, Barros-Alvarez X, Rodriguiz RM, Yang Y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espoke library docking for 5-HT2A receptor agonists with antidepressant activity. </w:t>
      </w:r>
      <w:r w:rsidRPr="00953EDF">
        <w:rPr>
          <w:rFonts w:ascii="Times New Roman" w:hAnsi="Times New Roman" w:cs="Times New Roman"/>
          <w:b/>
        </w:rPr>
        <w:t>Natur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610(793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82-59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86-022-05258-z</w:t>
      </w:r>
    </w:p>
    <w:p w14:paraId="245D1AB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.</w:t>
      </w:r>
      <w:r w:rsidRPr="00953EDF">
        <w:tab/>
      </w:r>
      <w:r w:rsidRPr="00953EDF">
        <w:rPr>
          <w:rFonts w:ascii="Times New Roman" w:hAnsi="Times New Roman" w:cs="Times New Roman"/>
        </w:rPr>
        <w:t>Wacker D, Wang C, Katritch V, Han GW, Huang X-P, Vardy E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al features for functional selectivity at serotonin receptors. </w:t>
      </w:r>
      <w:r w:rsidRPr="00953EDF">
        <w:rPr>
          <w:rFonts w:ascii="Times New Roman" w:hAnsi="Times New Roman" w:cs="Times New Roman"/>
          <w:b/>
        </w:rPr>
        <w:t>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340(613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15-6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ence.1232808</w:t>
      </w:r>
    </w:p>
    <w:p w14:paraId="3556FE5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.</w:t>
      </w:r>
      <w:r w:rsidRPr="00953EDF">
        <w:tab/>
      </w:r>
      <w:r w:rsidRPr="00953EDF">
        <w:rPr>
          <w:rFonts w:ascii="Times New Roman" w:hAnsi="Times New Roman" w:cs="Times New Roman"/>
        </w:rPr>
        <w:t>Zhang B, Zhao S, Yang D, Wu Y, Xin Y, Cao H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novel G protein-biased and subtype-selective agonist for a G protein-coupled receptor discovered from screening herbal extracts. </w:t>
      </w:r>
      <w:r w:rsidRPr="00953EDF">
        <w:rPr>
          <w:rFonts w:ascii="Times New Roman" w:hAnsi="Times New Roman" w:cs="Times New Roman"/>
          <w:b/>
        </w:rPr>
        <w:t>Acs Central 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6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13-22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entsci.9b01125</w:t>
      </w:r>
    </w:p>
    <w:p w14:paraId="5A41873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.</w:t>
      </w:r>
      <w:r w:rsidRPr="00953EDF">
        <w:tab/>
      </w:r>
      <w:r w:rsidRPr="00953EDF">
        <w:rPr>
          <w:rFonts w:ascii="Times New Roman" w:hAnsi="Times New Roman" w:cs="Times New Roman"/>
        </w:rPr>
        <w:t>Mao Q, Zhang B, Tian S, Qin W, Chen J, Huang X-P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al optimizations and bioevaluation of N-H aporphine analogues as Gq-biased and selective serotonin 5-HT2C receptor agonists. </w:t>
      </w:r>
      <w:r w:rsidRPr="00953EDF">
        <w:rPr>
          <w:rFonts w:ascii="Times New Roman" w:hAnsi="Times New Roman" w:cs="Times New Roman"/>
          <w:b/>
        </w:rPr>
        <w:t>Bioorganic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23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579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ioorg.2022.105795</w:t>
      </w:r>
    </w:p>
    <w:p w14:paraId="4AD1C64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.</w:t>
      </w:r>
      <w:r w:rsidRPr="00953EDF">
        <w:tab/>
      </w:r>
      <w:r w:rsidRPr="00953EDF">
        <w:rPr>
          <w:rFonts w:ascii="Times New Roman" w:hAnsi="Times New Roman" w:cs="Times New Roman"/>
        </w:rPr>
        <w:t>Cheng J, McCorvy JD, Giguere PM, Zhu H, Kenakin T, Roth B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sign and discovery of functionally selective serotonin 2C (5-HT2C) receptor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9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866-988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194</w:t>
      </w:r>
    </w:p>
    <w:p w14:paraId="45937D8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.</w:t>
      </w:r>
      <w:r w:rsidRPr="00953EDF">
        <w:tab/>
      </w:r>
      <w:r w:rsidRPr="00953EDF">
        <w:rPr>
          <w:rFonts w:ascii="Times New Roman" w:hAnsi="Times New Roman" w:cs="Times New Roman"/>
        </w:rPr>
        <w:t>Zhang G, Cheng J, McCorvy JD, Lorello PJ, Caldarone BJ, Roth B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N-substituted (2-Phenylcyclopropyl)methylamines as functionally selective serotonin 2C receptor agonists for potential use as antipsychotic medication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1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273-62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7b00584</w:t>
      </w:r>
    </w:p>
    <w:p w14:paraId="102F9F6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Felsing DE, Canal CE, Booth RG. Ligand-directed serotonin 5-HT(2C) receptor desensitization and sensitization. </w:t>
      </w:r>
      <w:r w:rsidRPr="00953EDF">
        <w:rPr>
          <w:rFonts w:ascii="Times New Roman" w:hAnsi="Times New Roman" w:cs="Times New Roman"/>
          <w:b/>
        </w:rPr>
        <w:t>European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848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31-13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jphar.2019.01.037</w:t>
      </w:r>
    </w:p>
    <w:p w14:paraId="3003AB1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.</w:t>
      </w:r>
      <w:r w:rsidRPr="00953EDF">
        <w:tab/>
      </w:r>
      <w:r w:rsidRPr="00953EDF">
        <w:rPr>
          <w:rFonts w:ascii="Times New Roman" w:hAnsi="Times New Roman" w:cs="Times New Roman"/>
        </w:rPr>
        <w:t>Gaven F, Pellissier LP, Queffeulou E, Cochet M, Bockaert J, Dumuis 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harmacological profile of engineered 5-HT(4) receptors and identification of 5-HT(4) receptor-biased ligands. </w:t>
      </w:r>
      <w:r w:rsidRPr="00953EDF">
        <w:rPr>
          <w:rFonts w:ascii="Times New Roman" w:hAnsi="Times New Roman" w:cs="Times New Roman"/>
          <w:b/>
        </w:rPr>
        <w:t>Brain Research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1511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5-7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rainres.2012.11.005</w:t>
      </w:r>
    </w:p>
    <w:p w14:paraId="558F5CE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.</w:t>
      </w:r>
      <w:r w:rsidRPr="00953EDF">
        <w:tab/>
      </w:r>
      <w:r w:rsidRPr="00953EDF">
        <w:rPr>
          <w:rFonts w:ascii="Times New Roman" w:hAnsi="Times New Roman" w:cs="Times New Roman"/>
        </w:rPr>
        <w:t>Kim Y, Kim H, Lee J, Lee JK, Min SJ, Seong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β-arrestin biased ligands of 5-HT7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61(1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218-723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8b00642</w:t>
      </w:r>
    </w:p>
    <w:p w14:paraId="4F21E97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.</w:t>
      </w:r>
      <w:r w:rsidRPr="00953EDF">
        <w:tab/>
      </w:r>
      <w:r w:rsidRPr="00953EDF">
        <w:rPr>
          <w:rFonts w:ascii="Times New Roman" w:hAnsi="Times New Roman" w:cs="Times New Roman"/>
        </w:rPr>
        <w:t>Lee J, Kwag R, Lee S, Kim D, Woo J, Cho Y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G protein-biased ligands against 5-HT7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64(1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453-746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1c00110</w:t>
      </w:r>
    </w:p>
    <w:p w14:paraId="77A6FF4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1.</w:t>
      </w:r>
      <w:r w:rsidRPr="00953EDF">
        <w:tab/>
      </w:r>
      <w:r w:rsidRPr="00953EDF">
        <w:rPr>
          <w:rFonts w:ascii="Times New Roman" w:hAnsi="Times New Roman" w:cs="Times New Roman"/>
        </w:rPr>
        <w:t>El Khamlichi C, Reverchon F, Hervouet-Coste N, Robin E, Chopin N, Deau E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rodolin, a β-arrestin-biased ligand of 5-HT7 receptor, attenuates pain-related behaviors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19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21188471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118847119</w:t>
      </w:r>
    </w:p>
    <w:p w14:paraId="47163FF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rPr>
          <w:rFonts w:hint="eastAsia"/>
        </w:rPr>
        <w:t>22.</w:t>
      </w:r>
      <w:r w:rsidRPr="00953EDF">
        <w:rPr>
          <w:rFonts w:hint="eastAsia"/>
        </w:rPr>
        <w:tab/>
      </w:r>
      <w:r w:rsidRPr="00953EDF">
        <w:rPr>
          <w:rFonts w:ascii="Times New Roman" w:hAnsi="Times New Roman" w:cs="Times New Roman" w:hint="eastAsia"/>
        </w:rPr>
        <w:t>Kim D, Lee J, Kwag R, Kim H, Oh H, Moon B</w:t>
      </w:r>
      <w:r w:rsidRPr="00953EDF">
        <w:rPr>
          <w:rFonts w:ascii="Times New Roman" w:hAnsi="Times New Roman" w:cs="Times New Roman" w:hint="eastAsia"/>
          <w:i/>
        </w:rPr>
        <w:t>, et al.</w:t>
      </w:r>
      <w:r w:rsidRPr="00953EDF">
        <w:rPr>
          <w:rFonts w:ascii="Times New Roman" w:hAnsi="Times New Roman" w:cs="Times New Roman" w:hint="eastAsia"/>
        </w:rPr>
        <w:t xml:space="preserve"> N</w:t>
      </w:r>
      <w:r w:rsidRPr="00953EDF">
        <w:rPr>
          <w:rFonts w:ascii="Times New Roman" w:hAnsi="Times New Roman" w:cs="Times New Roman" w:hint="eastAsia"/>
        </w:rPr>
        <w:t>‐</w:t>
      </w:r>
      <w:r w:rsidRPr="00953EDF">
        <w:rPr>
          <w:rFonts w:ascii="Times New Roman" w:hAnsi="Times New Roman" w:cs="Times New Roman" w:hint="eastAsia"/>
        </w:rPr>
        <w:t>(Biphenyl</w:t>
      </w:r>
      <w:r w:rsidRPr="00953EDF">
        <w:rPr>
          <w:rFonts w:ascii="Times New Roman" w:hAnsi="Times New Roman" w:cs="Times New Roman" w:hint="eastAsia"/>
        </w:rPr>
        <w:t>‐</w:t>
      </w:r>
      <w:r w:rsidRPr="00953EDF">
        <w:rPr>
          <w:rFonts w:ascii="Times New Roman" w:hAnsi="Times New Roman" w:cs="Times New Roman" w:hint="eastAsia"/>
        </w:rPr>
        <w:t>3</w:t>
      </w:r>
      <w:r w:rsidRPr="00953EDF">
        <w:rPr>
          <w:rFonts w:ascii="Times New Roman" w:hAnsi="Times New Roman" w:cs="Times New Roman" w:hint="eastAsia"/>
        </w:rPr>
        <w:t>‐</w:t>
      </w:r>
      <w:r w:rsidRPr="00953EDF">
        <w:rPr>
          <w:rFonts w:ascii="Times New Roman" w:hAnsi="Times New Roman" w:cs="Times New Roman" w:hint="eastAsia"/>
        </w:rPr>
        <w:t>ylmethyl)ethanamines as G protein</w:t>
      </w:r>
      <w:r w:rsidRPr="00953EDF">
        <w:rPr>
          <w:rFonts w:ascii="Times New Roman" w:hAnsi="Times New Roman" w:cs="Times New Roman" w:hint="eastAsia"/>
        </w:rPr>
        <w:t>‐</w:t>
      </w:r>
      <w:r w:rsidRPr="00953EDF">
        <w:rPr>
          <w:rFonts w:ascii="Times New Roman" w:hAnsi="Times New Roman" w:cs="Times New Roman" w:hint="eastAsia"/>
        </w:rPr>
        <w:t>biased agonists of 5</w:t>
      </w:r>
      <w:r w:rsidRPr="00953EDF">
        <w:rPr>
          <w:rFonts w:ascii="Times New Roman" w:hAnsi="Times New Roman" w:cs="Times New Roman" w:hint="eastAsia"/>
        </w:rPr>
        <w:t>‐</w:t>
      </w:r>
      <w:r w:rsidRPr="00953EDF">
        <w:rPr>
          <w:rFonts w:ascii="Times New Roman" w:hAnsi="Times New Roman" w:cs="Times New Roman" w:hint="eastAsia"/>
        </w:rPr>
        <w:t xml:space="preserve">HT7R. </w:t>
      </w:r>
      <w:r w:rsidRPr="00953EDF">
        <w:rPr>
          <w:rFonts w:ascii="Times New Roman" w:hAnsi="Times New Roman" w:cs="Times New Roman" w:hint="eastAsia"/>
          <w:b/>
        </w:rPr>
        <w:t xml:space="preserve">Bulletin of the </w:t>
      </w:r>
      <w:r w:rsidRPr="00953EDF">
        <w:rPr>
          <w:rFonts w:ascii="Times New Roman" w:hAnsi="Times New Roman" w:cs="Times New Roman" w:hint="eastAsia"/>
          <w:b/>
        </w:rPr>
        <w:lastRenderedPageBreak/>
        <w:t>Korean Chemical Socie</w:t>
      </w:r>
      <w:r w:rsidRPr="00953EDF">
        <w:rPr>
          <w:rFonts w:ascii="Times New Roman" w:hAnsi="Times New Roman" w:cs="Times New Roman"/>
          <w:b/>
        </w:rPr>
        <w:t>t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43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3-7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2/bkcs.12427</w:t>
      </w:r>
    </w:p>
    <w:p w14:paraId="7666FF3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3.</w:t>
      </w:r>
      <w:r w:rsidRPr="00953EDF">
        <w:tab/>
      </w:r>
      <w:r w:rsidRPr="00953EDF">
        <w:rPr>
          <w:rFonts w:ascii="Times New Roman" w:hAnsi="Times New Roman" w:cs="Times New Roman"/>
        </w:rPr>
        <w:t>Davis AA, Heilman CJ, Brady AE, Miller NR, Fuerstenau-Sharp M, Hanson B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fferential effects of allosteric M(1) muscarinic acetylcholine receptor agonists on receptor activation, arrestin 3 recruitment, and receptor downregulation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0</w:t>
      </w:r>
      <w:r w:rsidRPr="00953EDF">
        <w:rPr>
          <w:rFonts w:ascii="Times New Roman" w:hAnsi="Times New Roman" w:cs="Times New Roman"/>
        </w:rPr>
        <w:t>, 1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42-55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cn100011e</w:t>
      </w:r>
    </w:p>
    <w:p w14:paraId="4A908C9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4.</w:t>
      </w:r>
      <w:r w:rsidRPr="00953EDF">
        <w:tab/>
      </w:r>
      <w:r w:rsidRPr="00953EDF">
        <w:rPr>
          <w:rFonts w:ascii="Times New Roman" w:hAnsi="Times New Roman" w:cs="Times New Roman"/>
        </w:rPr>
        <w:t>Digby GJ, Noetzel MJ, Bubser M, Utley TJ, Walker AG, Byun NE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vel allosteric agonists of M1 muscarinic acetylcholine receptors induce brain region-specific responses that correspond with behavioral effects in animal models. </w:t>
      </w:r>
      <w:r w:rsidRPr="00953EDF">
        <w:rPr>
          <w:rFonts w:ascii="Times New Roman" w:hAnsi="Times New Roman" w:cs="Times New Roman"/>
          <w:b/>
        </w:rPr>
        <w:t>Journal of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32(2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532-854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523/jneurosci.0337-12.2012</w:t>
      </w:r>
    </w:p>
    <w:p w14:paraId="4815763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5.</w:t>
      </w:r>
      <w:r w:rsidRPr="00953EDF">
        <w:tab/>
      </w:r>
      <w:r w:rsidRPr="00953EDF">
        <w:rPr>
          <w:rFonts w:ascii="Times New Roman" w:hAnsi="Times New Roman" w:cs="Times New Roman"/>
        </w:rPr>
        <w:t>Bock A, Merten N, Schrage R, Dallanoce C, Batz J, Klockner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allosteric vestibule of a seven transmembrane helical receptor controls G-protein coupling. </w:t>
      </w:r>
      <w:r w:rsidRPr="00953EDF">
        <w:rPr>
          <w:rFonts w:ascii="Times New Roman" w:hAnsi="Times New Roman" w:cs="Times New Roman"/>
          <w:b/>
        </w:rPr>
        <w:t>Nature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3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4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ncomms2028</w:t>
      </w:r>
    </w:p>
    <w:p w14:paraId="1E29F7A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6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Griffin MT, Figueroa KW, Liller S, Ehlert FJ. Estimation of agonist activity at G protein-coupled receptors: analysis of M2 muscarinic receptor signaling through Gi/o,Gs, and G15. </w:t>
      </w:r>
      <w:r w:rsidRPr="00953EDF">
        <w:rPr>
          <w:rFonts w:ascii="Times New Roman" w:hAnsi="Times New Roman" w:cs="Times New Roman"/>
          <w:b/>
        </w:rPr>
        <w:t>The 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7</w:t>
      </w:r>
      <w:r w:rsidRPr="00953EDF">
        <w:rPr>
          <w:rFonts w:ascii="Times New Roman" w:hAnsi="Times New Roman" w:cs="Times New Roman"/>
        </w:rPr>
        <w:t>, 321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93-12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07.120857</w:t>
      </w:r>
    </w:p>
    <w:p w14:paraId="57548F4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7.</w:t>
      </w:r>
      <w:r w:rsidRPr="00953EDF">
        <w:tab/>
      </w:r>
      <w:r w:rsidRPr="00953EDF">
        <w:rPr>
          <w:rFonts w:ascii="Times New Roman" w:hAnsi="Times New Roman" w:cs="Times New Roman"/>
        </w:rPr>
        <w:t>Randakova A, Nelic D, Ungerova D, Nwokoye P, Su Q, Dolezal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vel M2 -selective, Gi -biased agonists of muscarinic acetylcholine receptors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77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073-208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4970</w:t>
      </w:r>
    </w:p>
    <w:p w14:paraId="3206FD7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8.</w:t>
      </w:r>
      <w:r w:rsidRPr="00953EDF">
        <w:tab/>
      </w:r>
      <w:r w:rsidRPr="00953EDF">
        <w:rPr>
          <w:rFonts w:ascii="Times New Roman" w:hAnsi="Times New Roman" w:cs="Times New Roman"/>
        </w:rPr>
        <w:t>Tompkins E, Mimic B, Cuevas-Mora K, Schorsch H, Shah SD, Deshpande D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D 102807 induces M3 mAChR-dependent GRK-/arrestin-biased signaling in airway smooth muscle cells. </w:t>
      </w:r>
      <w:r w:rsidRPr="00953EDF">
        <w:rPr>
          <w:rFonts w:ascii="Times New Roman" w:hAnsi="Times New Roman" w:cs="Times New Roman"/>
          <w:b/>
        </w:rPr>
        <w:t>American Journal of Respiratory Cell and Molecular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67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50-56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65/rcmb.2021-0320OC</w:t>
      </w:r>
    </w:p>
    <w:p w14:paraId="16221CB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9.</w:t>
      </w:r>
      <w:r w:rsidRPr="00953EDF">
        <w:tab/>
      </w:r>
      <w:r w:rsidRPr="00953EDF">
        <w:rPr>
          <w:rFonts w:ascii="Times New Roman" w:hAnsi="Times New Roman" w:cs="Times New Roman"/>
        </w:rPr>
        <w:t>McDonald JK, van der Westhuizen ET, Pham V, Thompson G, Felder CC, Paul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profile of xanomeline at the recombinant human M(4) muscarinic acetylcholine receptor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3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206-12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1c00827</w:t>
      </w:r>
    </w:p>
    <w:p w14:paraId="403EB2F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0.</w:t>
      </w:r>
      <w:r w:rsidRPr="00953EDF">
        <w:tab/>
      </w:r>
      <w:r w:rsidRPr="00953EDF">
        <w:rPr>
          <w:rFonts w:ascii="Times New Roman" w:hAnsi="Times New Roman" w:cs="Times New Roman"/>
        </w:rPr>
        <w:t>Evans BA, Broxton N, Merlin J, Sato M, Hutchinson DS, Christopoulos 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Quantification of functional selectivity at the human alpha(1A)-adrenoceptor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1</w:t>
      </w:r>
      <w:r w:rsidRPr="00953EDF">
        <w:rPr>
          <w:rFonts w:ascii="Times New Roman" w:hAnsi="Times New Roman" w:cs="Times New Roman"/>
        </w:rPr>
        <w:t>, 79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8-3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0.067454</w:t>
      </w:r>
    </w:p>
    <w:p w14:paraId="761923E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1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Kurko D, Kapui Z, Nagy J, Lendvai B, Kolok S. Analysis of functional selectivity through G protein-dependent and -independent signaling pathways at the adrenergic alpha(2C) receptor. </w:t>
      </w:r>
      <w:r w:rsidRPr="00953EDF">
        <w:rPr>
          <w:rFonts w:ascii="Times New Roman" w:hAnsi="Times New Roman" w:cs="Times New Roman"/>
          <w:b/>
        </w:rPr>
        <w:t>Brain Research Bulletin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107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9-10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rainresbull.2014.07.005</w:t>
      </w:r>
    </w:p>
    <w:p w14:paraId="7802B9E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2.</w:t>
      </w:r>
      <w:r w:rsidRPr="00953EDF">
        <w:tab/>
      </w:r>
      <w:r w:rsidRPr="00953EDF">
        <w:rPr>
          <w:rFonts w:ascii="Times New Roman" w:hAnsi="Times New Roman" w:cs="Times New Roman"/>
        </w:rPr>
        <w:t>Nakaya M, Chikura S, Watari K, Mizuno N, Mochinaga K, Mangmool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nduction of cardiac fibrosis by beta-blocker in G protein-independent and G protein-coupled receptor kinase 5/beta-arrestin2-dependent signaling pathways. </w:t>
      </w:r>
      <w:r w:rsidRPr="00953EDF">
        <w:rPr>
          <w:rFonts w:ascii="Times New Roman" w:hAnsi="Times New Roman" w:cs="Times New Roman"/>
          <w:b/>
        </w:rPr>
        <w:t>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287(4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5669-3567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2.357871</w:t>
      </w:r>
    </w:p>
    <w:p w14:paraId="67FEEFC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3.</w:t>
      </w:r>
      <w:r w:rsidRPr="00953EDF">
        <w:tab/>
      </w:r>
      <w:r w:rsidRPr="00953EDF">
        <w:rPr>
          <w:rFonts w:ascii="Times New Roman" w:hAnsi="Times New Roman" w:cs="Times New Roman"/>
        </w:rPr>
        <w:t>Erickson CE, Gul R, Blessing CP, Nguyen J, Liu T, Pulakat 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β-blocker nebivolol is a GRK/β-arrestin biased agonist. </w:t>
      </w:r>
      <w:r w:rsidRPr="00953EDF">
        <w:rPr>
          <w:rFonts w:ascii="Times New Roman" w:hAnsi="Times New Roman" w:cs="Times New Roman"/>
          <w:b/>
        </w:rPr>
        <w:t>PLoS On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8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7198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371/journal.pone.0071980</w:t>
      </w:r>
    </w:p>
    <w:p w14:paraId="2EAE244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Kopra K, Kainulainen M, Mikkonen P, Rozwandowicz-Jansen A, Hanninen P, Harma H. Multiparametric homogeneous method for identification of ligand binding to G </w:t>
      </w:r>
      <w:r w:rsidRPr="00953EDF">
        <w:rPr>
          <w:rFonts w:ascii="Times New Roman" w:hAnsi="Times New Roman" w:cs="Times New Roman"/>
        </w:rPr>
        <w:lastRenderedPageBreak/>
        <w:t xml:space="preserve">protein-coupled receptors: Receptor-ligand binding and beta-arrestin assay. </w:t>
      </w:r>
      <w:r w:rsidRPr="00953EDF">
        <w:rPr>
          <w:rFonts w:ascii="Times New Roman" w:hAnsi="Times New Roman" w:cs="Times New Roman"/>
          <w:b/>
        </w:rPr>
        <w:t>Analyt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85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76-228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303215r</w:t>
      </w:r>
    </w:p>
    <w:p w14:paraId="2669E29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5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Galandrin S, Oligny-Longpre G, Bonin H, Ogawa K, Gales C, Bouvier M. Conformational rearrangements and signaling cascades involved in ligand-biased mitogen-activated protein kinase signaling through the β1-adrenergic receptor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8</w:t>
      </w:r>
      <w:r w:rsidRPr="00953EDF">
        <w:rPr>
          <w:rFonts w:ascii="Times New Roman" w:hAnsi="Times New Roman" w:cs="Times New Roman"/>
        </w:rPr>
        <w:t>, 74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2-17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07.043893</w:t>
      </w:r>
    </w:p>
    <w:p w14:paraId="5811839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6.</w:t>
      </w:r>
      <w:r w:rsidRPr="00953EDF">
        <w:tab/>
      </w:r>
      <w:r w:rsidRPr="00953EDF">
        <w:rPr>
          <w:rFonts w:ascii="Times New Roman" w:hAnsi="Times New Roman" w:cs="Times New Roman"/>
        </w:rPr>
        <w:t>Kim I-M, Tilley DG, Chen J, Salazar NC, Whalen EJ, Violin JD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β-Blockers alprenolol and carvedilol stimulate β-arrestin-mediated EGFR transactivation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8</w:t>
      </w:r>
      <w:r w:rsidRPr="00953EDF">
        <w:rPr>
          <w:rFonts w:ascii="Times New Roman" w:hAnsi="Times New Roman" w:cs="Times New Roman"/>
        </w:rPr>
        <w:t>, 105(3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4555-1456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0804745105</w:t>
      </w:r>
    </w:p>
    <w:p w14:paraId="3B0A57A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7.</w:t>
      </w:r>
      <w:r w:rsidRPr="00953EDF">
        <w:tab/>
      </w:r>
      <w:r w:rsidRPr="00953EDF">
        <w:rPr>
          <w:rFonts w:ascii="Times New Roman" w:hAnsi="Times New Roman" w:cs="Times New Roman"/>
        </w:rPr>
        <w:t>Yi B, Jahangir A, Evans AK, Briggs D, Ravina K, Ernest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novel brain permeable and G protein-biased beta-1 adrenergic receptor partial agonists for the treatment of neurocognitive disorders. </w:t>
      </w:r>
      <w:r w:rsidRPr="00953EDF">
        <w:rPr>
          <w:rFonts w:ascii="Times New Roman" w:hAnsi="Times New Roman" w:cs="Times New Roman"/>
          <w:b/>
        </w:rPr>
        <w:t>PLoS On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2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01803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371/journal.pone.0180319</w:t>
      </w:r>
    </w:p>
    <w:p w14:paraId="7B2E86B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Ardestani PM, Evans AK, Yi B, Nguyen T, Coutellier L, Shamloo M. Modulation of neuroinflammation and pathology in the 5XFAD mouse model of Alzheimer's disease using a biased and selective beta-1 adrenergic receptor partial agonist. </w:t>
      </w:r>
      <w:r w:rsidRPr="00953EDF">
        <w:rPr>
          <w:rFonts w:ascii="Times New Roman" w:hAnsi="Times New Roman" w:cs="Times New Roman"/>
          <w:b/>
        </w:rPr>
        <w:t>Neuro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16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71-38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neuropharm.2017.01.010</w:t>
      </w:r>
    </w:p>
    <w:p w14:paraId="2A46877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39.</w:t>
      </w:r>
      <w:r w:rsidRPr="00953EDF">
        <w:tab/>
      </w:r>
      <w:r w:rsidRPr="00953EDF">
        <w:rPr>
          <w:rFonts w:ascii="Times New Roman" w:hAnsi="Times New Roman" w:cs="Times New Roman"/>
        </w:rPr>
        <w:t>Rajagopal S, Ahn S, Rominger DH, Gowen-MacDonald W, Lam CM, Dewire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Quantifying ligand bias at seven-transmembrane receptor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1</w:t>
      </w:r>
      <w:r w:rsidRPr="00953EDF">
        <w:rPr>
          <w:rFonts w:ascii="Times New Roman" w:hAnsi="Times New Roman" w:cs="Times New Roman"/>
        </w:rPr>
        <w:t>, 80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67-37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1.072801</w:t>
      </w:r>
    </w:p>
    <w:p w14:paraId="637A08B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Drake MT, Violin JD, Whalen EJ, Wisler JW, Shenoy SK, Lefkowitz RJ. beta-arrestin-biased agonism at the beta2-adrenergic receptor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8</w:t>
      </w:r>
      <w:r w:rsidRPr="00953EDF">
        <w:rPr>
          <w:rFonts w:ascii="Times New Roman" w:hAnsi="Times New Roman" w:cs="Times New Roman"/>
        </w:rPr>
        <w:t>, 283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669-567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708118200</w:t>
      </w:r>
    </w:p>
    <w:p w14:paraId="5A719AA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1.</w:t>
      </w:r>
      <w:r w:rsidRPr="00953EDF">
        <w:tab/>
      </w:r>
      <w:r w:rsidRPr="00953EDF">
        <w:rPr>
          <w:rFonts w:ascii="Times New Roman" w:hAnsi="Times New Roman" w:cs="Times New Roman"/>
        </w:rPr>
        <w:t>Carr R, 3rd, Du Y, Quoyer J, Panettieri RA, Jr., Janz JM, Bouvier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velopment and characterization of pepducins as Gs-biased allosteric agonists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289(5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5668-3568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4.618819</w:t>
      </w:r>
    </w:p>
    <w:p w14:paraId="7D9F052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2.</w:t>
      </w:r>
      <w:r w:rsidRPr="00953EDF">
        <w:tab/>
      </w:r>
      <w:r w:rsidRPr="00953EDF">
        <w:rPr>
          <w:rFonts w:ascii="Times New Roman" w:hAnsi="Times New Roman" w:cs="Times New Roman"/>
        </w:rPr>
        <w:t>Woo AY, Wang TB, Zeng X, Zhu W, Abernethy DR, Wainer IW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ereochemistry of an agonist determines coupling preference of beta2-adrenoceptor to different G proteins in cardiomyocyte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9</w:t>
      </w:r>
      <w:r w:rsidRPr="00953EDF">
        <w:rPr>
          <w:rFonts w:ascii="Times New Roman" w:hAnsi="Times New Roman" w:cs="Times New Roman"/>
        </w:rPr>
        <w:t>, 75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58-1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08.051078</w:t>
      </w:r>
    </w:p>
    <w:p w14:paraId="393040C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3.</w:t>
      </w:r>
      <w:r w:rsidRPr="00953EDF">
        <w:tab/>
      </w:r>
      <w:r w:rsidRPr="00953EDF">
        <w:rPr>
          <w:rFonts w:ascii="Times New Roman" w:hAnsi="Times New Roman" w:cs="Times New Roman"/>
        </w:rPr>
        <w:t>Littmann T, Gottle M, Reinartz MT, Kalble S, Wainer IW, Ozawa T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Recruitment of beta-arrestin 1 and 2 to the beta2-adrenoceptor: analysis of 65 ligands. </w:t>
      </w:r>
      <w:r w:rsidRPr="00953EDF">
        <w:rPr>
          <w:rFonts w:ascii="Times New Roman" w:hAnsi="Times New Roman" w:cs="Times New Roman"/>
          <w:b/>
        </w:rPr>
        <w:t>The 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355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83-19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5.227959</w:t>
      </w:r>
    </w:p>
    <w:p w14:paraId="6AB8F3C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4.</w:t>
      </w:r>
      <w:r w:rsidRPr="00953EDF">
        <w:tab/>
      </w:r>
      <w:r w:rsidRPr="00953EDF">
        <w:rPr>
          <w:rFonts w:ascii="Times New Roman" w:hAnsi="Times New Roman" w:cs="Times New Roman"/>
        </w:rPr>
        <w:t>Reinartz MT, Kalble S, Littmann T, Ozawa T, Dove S, Kaever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ias relationships for fenoterol stereoisomers in six molecular and cellular assays at the beta2-adrenoceptor. </w:t>
      </w:r>
      <w:r w:rsidRPr="00953EDF">
        <w:rPr>
          <w:rFonts w:ascii="Times New Roman" w:hAnsi="Times New Roman" w:cs="Times New Roman"/>
          <w:b/>
        </w:rPr>
        <w:t>Naunyn-Schmiedeberg's Archives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388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1-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7/s00210-014-1054-5</w:t>
      </w:r>
    </w:p>
    <w:p w14:paraId="2BD4C63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5.</w:t>
      </w:r>
      <w:r w:rsidRPr="00953EDF">
        <w:tab/>
      </w:r>
      <w:r w:rsidRPr="00953EDF">
        <w:rPr>
          <w:rFonts w:ascii="Times New Roman" w:hAnsi="Times New Roman" w:cs="Times New Roman"/>
        </w:rPr>
        <w:t>Carr R, III, Schilling J, Song J, Carter RL, Du Y, Yoo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β-arrestin-biased signaling through the β2-adrenergic receptor promotes cardiomyocyte contraction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lastRenderedPageBreak/>
        <w:t>2016</w:t>
      </w:r>
      <w:r w:rsidRPr="00953EDF">
        <w:rPr>
          <w:rFonts w:ascii="Times New Roman" w:hAnsi="Times New Roman" w:cs="Times New Roman"/>
        </w:rPr>
        <w:t>, 113(2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4107-E411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606267113d</w:t>
      </w:r>
    </w:p>
    <w:p w14:paraId="74D9245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6.</w:t>
      </w:r>
      <w:r w:rsidRPr="00953EDF">
        <w:tab/>
      </w:r>
      <w:r w:rsidRPr="00953EDF">
        <w:rPr>
          <w:rFonts w:ascii="Times New Roman" w:hAnsi="Times New Roman" w:cs="Times New Roman"/>
        </w:rPr>
        <w:t>Nivedha AK, Tautermann CS, Bhattacharya S, Lee S, Casarosa P, Kollak I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ying functional hotspot residues for biased ligand design in G-protein-coupled receptor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93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88-29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7.110395</w:t>
      </w:r>
    </w:p>
    <w:p w14:paraId="2DB3647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7.</w:t>
      </w:r>
      <w:r w:rsidRPr="00953EDF">
        <w:tab/>
      </w:r>
      <w:r w:rsidRPr="00953EDF">
        <w:rPr>
          <w:rFonts w:ascii="Times New Roman" w:hAnsi="Times New Roman" w:cs="Times New Roman"/>
        </w:rPr>
        <w:t>Woo AY-H, Ge X-y, Pan L, Xing G, Mo Y-m, Xing R-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β-arrestin-biased β2-adrenoceptor agonists from 2-amino-2-phenylethanol derivatives. </w:t>
      </w:r>
      <w:r w:rsidRPr="00953EDF">
        <w:rPr>
          <w:rFonts w:ascii="Times New Roman" w:hAnsi="Times New Roman" w:cs="Times New Roman"/>
          <w:b/>
        </w:rPr>
        <w:t>Acta Pharmacologica Sin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40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95-110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01-018-0200-x</w:t>
      </w:r>
    </w:p>
    <w:p w14:paraId="4072E86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8.</w:t>
      </w:r>
      <w:r w:rsidRPr="00953EDF">
        <w:tab/>
      </w:r>
      <w:r w:rsidRPr="00953EDF">
        <w:rPr>
          <w:rFonts w:ascii="Times New Roman" w:hAnsi="Times New Roman" w:cs="Times New Roman"/>
        </w:rPr>
        <w:t>De Pascali F, Ippolito M, Wolfe E, Komolov KE, Hopfinger N, Lemenze D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β2-Adrenoceptor agonist profiling reveals biased signalling phenotypes for the beta(2) -adrenoceptor with possible implications for the treatment of asthma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79(1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692-470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5900</w:t>
      </w:r>
    </w:p>
    <w:p w14:paraId="75ABBC2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4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Tokmakova A, Kim D, Goddard WA, 3rd, Liggett SB. Biased beta-agonists favoring Gs over beta-arrestin for individualized treatment of obstructive lung disease. </w:t>
      </w:r>
      <w:r w:rsidRPr="00953EDF">
        <w:rPr>
          <w:rFonts w:ascii="Times New Roman" w:hAnsi="Times New Roman" w:cs="Times New Roman"/>
          <w:b/>
        </w:rPr>
        <w:t>Journal of Personalized Medicin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 xml:space="preserve">, 12(3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90/jpm12030331</w:t>
      </w:r>
    </w:p>
    <w:p w14:paraId="0C55FB2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0.</w:t>
      </w:r>
      <w:r w:rsidRPr="00953EDF">
        <w:tab/>
      </w:r>
      <w:r w:rsidRPr="00953EDF">
        <w:rPr>
          <w:rFonts w:ascii="Times New Roman" w:hAnsi="Times New Roman" w:cs="Times New Roman"/>
        </w:rPr>
        <w:t>Wisler JW, DeWire SM, Whalen EJ, Violin JD, Drake MT, Ahn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unique mechanism of β-blocker action: Carvedilol stimulates β-arrestin signaling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7</w:t>
      </w:r>
      <w:r w:rsidRPr="00953EDF">
        <w:rPr>
          <w:rFonts w:ascii="Times New Roman" w:hAnsi="Times New Roman" w:cs="Times New Roman"/>
        </w:rPr>
        <w:t>, 104(4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657-1666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0707936104</w:t>
      </w:r>
    </w:p>
    <w:p w14:paraId="0FC1D53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1.</w:t>
      </w:r>
      <w:r w:rsidRPr="00953EDF">
        <w:tab/>
      </w:r>
      <w:r w:rsidRPr="00953EDF">
        <w:rPr>
          <w:rFonts w:ascii="Times New Roman" w:hAnsi="Times New Roman" w:cs="Times New Roman"/>
        </w:rPr>
        <w:t>Azzi M, Charest PG, Angers S, Rousseau G, Kohout T, Bouvier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β-arrestin-mediated activation of MAPK by inverse agonists reveals distinct active conformations for G protein-coupled receptors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3</w:t>
      </w:r>
      <w:r w:rsidRPr="00953EDF">
        <w:rPr>
          <w:rFonts w:ascii="Times New Roman" w:hAnsi="Times New Roman" w:cs="Times New Roman"/>
        </w:rPr>
        <w:t>, 100(2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406-1141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936664100</w:t>
      </w:r>
    </w:p>
    <w:p w14:paraId="6342CC2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2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Conroy JL, Free RB, Sibley DR. Identification of G protein-biased agonists that fail to recruit beta-arrestin or promote internalization of the D1 dopamine receptor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6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81-69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5b00020</w:t>
      </w:r>
    </w:p>
    <w:p w14:paraId="24A9E51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3.</w:t>
      </w:r>
      <w:r w:rsidRPr="00953EDF">
        <w:tab/>
      </w:r>
      <w:r w:rsidRPr="00953EDF">
        <w:rPr>
          <w:rFonts w:ascii="Times New Roman" w:hAnsi="Times New Roman" w:cs="Times New Roman"/>
        </w:rPr>
        <w:t>Martini ML, Ray C, Yu X, Liu J, Pogorelov VM, Wetsel W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signing functionally selective noncatechol dopamine D1 receptor agonists with potent in vivo antiparkinsonian activity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0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160-418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9b00410</w:t>
      </w:r>
    </w:p>
    <w:p w14:paraId="7E4F17B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Jones-Tabah J, Mohammad H, Paulus EG, Clarke PBS, Hebert TE. The signaling and pharmacology of the dopamine D1 receptor. </w:t>
      </w:r>
      <w:r w:rsidRPr="00953EDF">
        <w:rPr>
          <w:rFonts w:ascii="Times New Roman" w:hAnsi="Times New Roman" w:cs="Times New Roman"/>
          <w:b/>
        </w:rPr>
        <w:t>Frontiers in Cellular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15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066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ncel.2021.806618</w:t>
      </w:r>
    </w:p>
    <w:p w14:paraId="3F7E21E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5.</w:t>
      </w:r>
      <w:r w:rsidRPr="00953EDF">
        <w:tab/>
      </w:r>
      <w:r w:rsidRPr="00953EDF">
        <w:rPr>
          <w:rFonts w:ascii="Times New Roman" w:hAnsi="Times New Roman" w:cs="Times New Roman"/>
        </w:rPr>
        <w:t>Gray DL, Allen JA, Mente S, O'Connor RE, DeMarco GJ, Efremov I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mpaired β-arrestin recruitment and reduced desensitization by non-catechol agonists of the D1 dopamine receptor. </w:t>
      </w:r>
      <w:r w:rsidRPr="00953EDF">
        <w:rPr>
          <w:rFonts w:ascii="Times New Roman" w:hAnsi="Times New Roman" w:cs="Times New Roman"/>
          <w:b/>
        </w:rPr>
        <w:t>Nature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9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7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67-017-02776-7</w:t>
      </w:r>
    </w:p>
    <w:p w14:paraId="28A3EE9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6.</w:t>
      </w:r>
      <w:r w:rsidRPr="00953EDF">
        <w:tab/>
      </w:r>
      <w:r w:rsidRPr="00953EDF">
        <w:rPr>
          <w:rFonts w:ascii="Times New Roman" w:hAnsi="Times New Roman" w:cs="Times New Roman"/>
        </w:rPr>
        <w:t>Allen JA, Yost JM, Setola V, Chen X, Sassano MF, Chen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β-arrestin-biased dopamine D2 ligands for probing signal transduction pathways essential for antipsychotic efficacy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1</w:t>
      </w:r>
      <w:r w:rsidRPr="00953EDF">
        <w:rPr>
          <w:rFonts w:ascii="Times New Roman" w:hAnsi="Times New Roman" w:cs="Times New Roman"/>
        </w:rPr>
        <w:t>, 108(4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8488-1849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104807108</w:t>
      </w:r>
    </w:p>
    <w:p w14:paraId="59C196A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lastRenderedPageBreak/>
        <w:t>57.</w:t>
      </w:r>
      <w:r w:rsidRPr="00953EDF">
        <w:tab/>
      </w:r>
      <w:r w:rsidRPr="00953EDF">
        <w:rPr>
          <w:rFonts w:ascii="Times New Roman" w:hAnsi="Times New Roman" w:cs="Times New Roman"/>
        </w:rPr>
        <w:t>McCorvy JD, Butler KV, Kelly B, Rechsteiner K, Karpiak J, Betz R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inspired design of β-arrestin-biased ligands for aminergic GPCRs. </w:t>
      </w:r>
      <w:r w:rsidRPr="00953EDF">
        <w:rPr>
          <w:rFonts w:ascii="Times New Roman" w:hAnsi="Times New Roman" w:cs="Times New Roman"/>
          <w:b/>
        </w:rPr>
        <w:t>Nature Chemical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14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26-13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nchembio.2527</w:t>
      </w:r>
    </w:p>
    <w:p w14:paraId="65E8C9D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8.</w:t>
      </w:r>
      <w:r w:rsidRPr="00953EDF">
        <w:tab/>
      </w:r>
      <w:r w:rsidRPr="00953EDF">
        <w:rPr>
          <w:rFonts w:ascii="Times New Roman" w:hAnsi="Times New Roman" w:cs="Times New Roman"/>
        </w:rPr>
        <w:t>Free RB, Chun LS, Moritz AE, Miller BN, Doyle TB, Conroy J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and characterization of a G protein-biased agonist that inhibits beta-arrestin recruitment to the D2 dopamine receptor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86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6-10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3.090563</w:t>
      </w:r>
    </w:p>
    <w:p w14:paraId="2B921FE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5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Weichert D, Banerjee A, Hiller C, Kling RC, Hubner H, Gmeiner P. Molecular determinants of biased agonism at the dopamine D₂ recepto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58(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703-271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501889t</w:t>
      </w:r>
    </w:p>
    <w:p w14:paraId="221CBD0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0.</w:t>
      </w:r>
      <w:r w:rsidRPr="00953EDF">
        <w:tab/>
      </w:r>
      <w:r w:rsidRPr="00953EDF">
        <w:rPr>
          <w:rFonts w:ascii="Times New Roman" w:hAnsi="Times New Roman" w:cs="Times New Roman"/>
        </w:rPr>
        <w:t>Chen X, McCorvy JD, Fischer MG, Butler KV, Shen Y, Roth B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G protein-biased D2 dopamine receptor partial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9(2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601-106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208</w:t>
      </w:r>
    </w:p>
    <w:p w14:paraId="5E8B994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1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Maennel B, Huebner H, Moeller D, Gmeiner P. β-Arrestin biased dopamine D2 receptor partial agonists: Synthesis and pharmacological evaluation. </w:t>
      </w:r>
      <w:r w:rsidRPr="00953EDF">
        <w:rPr>
          <w:rFonts w:ascii="Times New Roman" w:hAnsi="Times New Roman" w:cs="Times New Roman"/>
          <w:b/>
        </w:rPr>
        <w:t>Bioorganic &amp;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25(2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613-562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mc.2017.08.037</w:t>
      </w:r>
    </w:p>
    <w:p w14:paraId="1B1D7AB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2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Mannel B, Dengler D, Shonberg J, Hubner H, Moller D, Gmeiner P. Hydroxy-substituted heteroarylpiperazines: novel scaffolds for β-arrestin-biased D2R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1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693-471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7b00363</w:t>
      </w:r>
    </w:p>
    <w:p w14:paraId="5024513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3.</w:t>
      </w:r>
      <w:r w:rsidRPr="00953EDF">
        <w:tab/>
      </w:r>
      <w:r w:rsidRPr="00953EDF">
        <w:rPr>
          <w:rFonts w:ascii="Times New Roman" w:hAnsi="Times New Roman" w:cs="Times New Roman"/>
        </w:rPr>
        <w:t>Moller D, Banerjee A, Uzuneser TC, Skultety M, Huth T, Plouffe 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G protein-biased dopaminergics with a pyrazolo[1,5-a]pyridine substructure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08-292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857</w:t>
      </w:r>
    </w:p>
    <w:p w14:paraId="53EF03C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4.</w:t>
      </w:r>
      <w:r w:rsidRPr="00953EDF">
        <w:tab/>
      </w:r>
      <w:r w:rsidRPr="00953EDF">
        <w:rPr>
          <w:rFonts w:ascii="Times New Roman" w:hAnsi="Times New Roman" w:cs="Times New Roman"/>
        </w:rPr>
        <w:t>Bonifazi A, Yano H, Guerrero AM, Kumar V, Hoffman AF, Lupica C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vel and potent dopamine D 2 receptor Go-protein biased agonists. </w:t>
      </w:r>
      <w:r w:rsidRPr="00953EDF">
        <w:rPr>
          <w:rFonts w:ascii="Times New Roman" w:hAnsi="Times New Roman" w:cs="Times New Roman"/>
          <w:b/>
        </w:rPr>
        <w:t>ACS Pharmacology &amp; Translational 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2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2-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ptsci.8b00060</w:t>
      </w:r>
    </w:p>
    <w:p w14:paraId="32C3AB9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5.</w:t>
      </w:r>
      <w:r w:rsidRPr="00953EDF">
        <w:tab/>
      </w:r>
      <w:r w:rsidRPr="00953EDF">
        <w:rPr>
          <w:rFonts w:ascii="Times New Roman" w:hAnsi="Times New Roman" w:cs="Times New Roman"/>
        </w:rPr>
        <w:t>Bonifazi A, Yano H, Ellenberger MP, Muller L, Kumar V, Zou MF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vel bivalent ligands based on the sumanirole pharmacophore reveal dopamine D2 receptor (D2R) biased agonism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890-29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875</w:t>
      </w:r>
    </w:p>
    <w:p w14:paraId="747453B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6.</w:t>
      </w:r>
      <w:r w:rsidRPr="00953EDF">
        <w:tab/>
      </w:r>
      <w:r w:rsidRPr="00953EDF">
        <w:rPr>
          <w:rFonts w:ascii="Times New Roman" w:hAnsi="Times New Roman" w:cs="Times New Roman"/>
        </w:rPr>
        <w:t>Shen Y, McCorvy JD, Martini ML, Rodriguiz RM, Pogorelov VM, Ward K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 2 dopamine receptor G protein-biased partial agonists based on cariprazine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62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755-477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9b00508</w:t>
      </w:r>
    </w:p>
    <w:p w14:paraId="3479D76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Moller D, Kling RC, Skultety M, Leuner K, Hubner H, Gmeiner P. Functionally selective dopamine D(2), D(3) receptor partial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57(1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861-48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5004039</w:t>
      </w:r>
    </w:p>
    <w:p w14:paraId="0F9B304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8.</w:t>
      </w:r>
      <w:r w:rsidRPr="00953EDF">
        <w:tab/>
      </w:r>
      <w:r w:rsidRPr="00953EDF">
        <w:rPr>
          <w:rFonts w:ascii="Times New Roman" w:hAnsi="Times New Roman" w:cs="Times New Roman"/>
        </w:rPr>
        <w:t>Shonberg J, Herenbrink CK, Lopez L, Christopoulos A, Scammells PJ, Capuano 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structure-activity analysis of biased agonism at the dopamine D2 recepto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56(2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199-922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401318w</w:t>
      </w:r>
    </w:p>
    <w:p w14:paraId="6533EEB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69.</w:t>
      </w:r>
      <w:r w:rsidRPr="00953EDF">
        <w:tab/>
      </w:r>
      <w:r w:rsidRPr="00953EDF">
        <w:rPr>
          <w:rFonts w:ascii="Times New Roman" w:hAnsi="Times New Roman" w:cs="Times New Roman"/>
        </w:rPr>
        <w:t>Reyes-Resina I, Samadi A, Navarro G, Saadeh HA, Khasawneh MA, Mestres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</w:rPr>
        <w:lastRenderedPageBreak/>
        <w:t xml:space="preserve">Identification of a tool compound to study the mechanisms of functional selectivity between D2 and D3 dopamine receptors. </w:t>
      </w:r>
      <w:r w:rsidRPr="00953EDF">
        <w:rPr>
          <w:rFonts w:ascii="Times New Roman" w:hAnsi="Times New Roman" w:cs="Times New Roman"/>
          <w:b/>
        </w:rPr>
        <w:t>ACS Omeg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3(1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7368-173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omega.8b02509</w:t>
      </w:r>
    </w:p>
    <w:p w14:paraId="5A134FF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Szabo M, Klein Herenbrink C, Christopoulos A, Lane JR, Capuano B. Structure-activity relationships of privileged structures lead to the discovery of novel biased ligands at the dopamine D(2) recepto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57(1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924-493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500457x</w:t>
      </w:r>
    </w:p>
    <w:p w14:paraId="03B2A41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1.</w:t>
      </w:r>
      <w:r w:rsidRPr="00953EDF">
        <w:tab/>
      </w:r>
      <w:r w:rsidRPr="00953EDF">
        <w:rPr>
          <w:rFonts w:ascii="Times New Roman" w:hAnsi="Times New Roman" w:cs="Times New Roman"/>
        </w:rPr>
        <w:t>Xu W, Wang X, Tocker AM, Huang P, Reith ME, Liu-Chen LY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Functional characterization of a novel series of biased signaling dopamine D3 receptor agonists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8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86-50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6b00221</w:t>
      </w:r>
    </w:p>
    <w:p w14:paraId="57B8E0D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2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Rosethorne EM, Charlton SJ. Agonist-biased signaling at the histamine H4 receptor: JNJ7777120 recruits β-arrestin without activating G protein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1</w:t>
      </w:r>
      <w:r w:rsidRPr="00953EDF">
        <w:rPr>
          <w:rFonts w:ascii="Times New Roman" w:hAnsi="Times New Roman" w:cs="Times New Roman"/>
        </w:rPr>
        <w:t>, 79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49-75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0.068395</w:t>
      </w:r>
    </w:p>
    <w:p w14:paraId="4F1335F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3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Suwa E, Yamaura K, Oda M, Namiki T, Ueno K. Histamine H4 receptor antagonist reduces dermal inflammation and pruritus in a hapten-induced experimental model. </w:t>
      </w:r>
      <w:r w:rsidRPr="00953EDF">
        <w:rPr>
          <w:rFonts w:ascii="Times New Roman" w:hAnsi="Times New Roman" w:cs="Times New Roman"/>
          <w:b/>
        </w:rPr>
        <w:t>European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1</w:t>
      </w:r>
      <w:r w:rsidRPr="00953EDF">
        <w:rPr>
          <w:rFonts w:ascii="Times New Roman" w:hAnsi="Times New Roman" w:cs="Times New Roman"/>
        </w:rPr>
        <w:t>, 667(1-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83-3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jphar.2011.05.037</w:t>
      </w:r>
    </w:p>
    <w:p w14:paraId="0D69DA9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4.</w:t>
      </w:r>
      <w:r w:rsidRPr="00953EDF">
        <w:tab/>
      </w:r>
      <w:r w:rsidRPr="00953EDF">
        <w:rPr>
          <w:rFonts w:ascii="Times New Roman" w:hAnsi="Times New Roman" w:cs="Times New Roman"/>
        </w:rPr>
        <w:t>Nijmeijer S, Vischer HF, Sirci F, Schultes S, Engelhardt H, de Graaf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tailed analysis of biased histamine H4 receptor signalling by JNJ 7777120 analogues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170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8-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2117</w:t>
      </w:r>
    </w:p>
    <w:p w14:paraId="57DA197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5.</w:t>
      </w:r>
      <w:r w:rsidRPr="00953EDF">
        <w:tab/>
      </w:r>
      <w:r w:rsidRPr="00953EDF">
        <w:rPr>
          <w:rFonts w:ascii="Times New Roman" w:hAnsi="Times New Roman" w:cs="Times New Roman"/>
        </w:rPr>
        <w:t>Nijmeijer S, Vischer HF, Rosethorne EM, Charlton SJ, Leurs R. Analysis of multiple histamine H₄ receptor compound classes uncovers G</w:t>
      </w:r>
      <w:r w:rsidRPr="00953EDF">
        <w:rPr>
          <w:rFonts w:ascii="Times New Roman" w:hAnsi="Times New Roman" w:cs="Times New Roman" w:hint="eastAsia"/>
        </w:rPr>
        <w:t>α</w:t>
      </w:r>
      <w:r w:rsidRPr="00953EDF">
        <w:rPr>
          <w:rFonts w:ascii="Times New Roman" w:hAnsi="Times New Roman" w:cs="Times New Roman"/>
        </w:rPr>
        <w:t xml:space="preserve">i protein- and </w:t>
      </w:r>
      <w:r w:rsidRPr="00953EDF">
        <w:rPr>
          <w:rFonts w:ascii="Times New Roman" w:hAnsi="Times New Roman" w:cs="Times New Roman" w:hint="eastAsia"/>
        </w:rPr>
        <w:t>β</w:t>
      </w:r>
      <w:r w:rsidRPr="00953EDF">
        <w:rPr>
          <w:rFonts w:ascii="Times New Roman" w:hAnsi="Times New Roman" w:cs="Times New Roman"/>
        </w:rPr>
        <w:t xml:space="preserve">-arrestin2-biased ligand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82(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74-118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2.080911</w:t>
      </w:r>
    </w:p>
    <w:p w14:paraId="2AD021F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6.</w:t>
      </w:r>
      <w:r w:rsidRPr="00953EDF">
        <w:tab/>
      </w:r>
      <w:r w:rsidRPr="00953EDF">
        <w:rPr>
          <w:rFonts w:ascii="Times New Roman" w:hAnsi="Times New Roman" w:cs="Times New Roman"/>
        </w:rPr>
        <w:t>Shang P, Rong N, Jiang JJ, Cheng J, Zhang MH, Kang D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al and signaling mechanisms of TAAR1 enabled preferential agonist design. </w:t>
      </w:r>
      <w:r w:rsidRPr="00953EDF">
        <w:rPr>
          <w:rFonts w:ascii="Times New Roman" w:hAnsi="Times New Roman" w:cs="Times New Roman"/>
          <w:b/>
        </w:rPr>
        <w:t>Cel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186(2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347-536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ell.2023.10.014</w:t>
      </w:r>
    </w:p>
    <w:p w14:paraId="7BE2A59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7.</w:t>
      </w:r>
      <w:r w:rsidRPr="00953EDF">
        <w:tab/>
      </w:r>
      <w:r w:rsidRPr="00953EDF">
        <w:rPr>
          <w:rFonts w:ascii="Times New Roman" w:hAnsi="Times New Roman" w:cs="Times New Roman"/>
        </w:rPr>
        <w:t>Violin JD, DeWire SM, Yamashita D, Rominger DH, Nguyen L, Schiller K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lectively engaging beta-arrestins at the angiotensin II type 1 receptor reduces blood pressure and increases cardiac performance. </w:t>
      </w:r>
      <w:r w:rsidRPr="00953EDF">
        <w:rPr>
          <w:rFonts w:ascii="Times New Roman" w:hAnsi="Times New Roman" w:cs="Times New Roman"/>
          <w:b/>
        </w:rPr>
        <w:t>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0</w:t>
      </w:r>
      <w:r w:rsidRPr="00953EDF">
        <w:rPr>
          <w:rFonts w:ascii="Times New Roman" w:hAnsi="Times New Roman" w:cs="Times New Roman"/>
        </w:rPr>
        <w:t>, 335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72-57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0.173005</w:t>
      </w:r>
    </w:p>
    <w:p w14:paraId="011388D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Boerrigter G, Soergel DG, Violin JD, Lark MW, Burnett JC, Jr. TRV120027, a novel β-Arrestin biased ligand at the angiotensin II type I receptor, unloads the heart and maintains renal function when added to furosemide in experimental heart failure. </w:t>
      </w:r>
      <w:r w:rsidRPr="00953EDF">
        <w:rPr>
          <w:rFonts w:ascii="Times New Roman" w:hAnsi="Times New Roman" w:cs="Times New Roman"/>
          <w:b/>
        </w:rPr>
        <w:t>Circulation-Heart Failur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5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27-63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61/circheartfailure.112.969220</w:t>
      </w:r>
    </w:p>
    <w:p w14:paraId="3610E55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79.</w:t>
      </w:r>
      <w:r w:rsidRPr="00953EDF">
        <w:tab/>
      </w:r>
      <w:r w:rsidRPr="00953EDF">
        <w:rPr>
          <w:rFonts w:ascii="Times New Roman" w:hAnsi="Times New Roman" w:cs="Times New Roman"/>
        </w:rPr>
        <w:t>Pang PS, Butler J, Collins SP, Cotter G, Davison BA, Ezekowitz J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ligand of the angiotensin II type 1 receptor in patients with acute heart failure: A randomized, double-blind, placebo-controlled, phase IIB, dose ranging trial (BLAST-AHF). </w:t>
      </w:r>
      <w:r w:rsidRPr="00953EDF">
        <w:rPr>
          <w:rFonts w:ascii="Times New Roman" w:hAnsi="Times New Roman" w:cs="Times New Roman"/>
          <w:b/>
        </w:rPr>
        <w:t>European Heart Journa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38(3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364-237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93/eurheartj/ehx196</w:t>
      </w:r>
    </w:p>
    <w:p w14:paraId="4406691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Parichatikanond W, Duangrat R, Mangmool S. Gαq protein-biased ligand of </w:t>
      </w:r>
      <w:r w:rsidRPr="00953EDF">
        <w:rPr>
          <w:rFonts w:ascii="Times New Roman" w:hAnsi="Times New Roman" w:cs="Times New Roman"/>
        </w:rPr>
        <w:lastRenderedPageBreak/>
        <w:t xml:space="preserve">angiotensin II type 1 receptor mediates myofibroblast differentiation through TGF-β1/ERK axis in human cardiac fibroblasts. </w:t>
      </w:r>
      <w:r w:rsidRPr="00953EDF">
        <w:rPr>
          <w:rFonts w:ascii="Times New Roman" w:hAnsi="Times New Roman" w:cs="Times New Roman"/>
          <w:b/>
        </w:rPr>
        <w:t>European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951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7578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jphar.2023.175780</w:t>
      </w:r>
    </w:p>
    <w:p w14:paraId="45F362C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1.</w:t>
      </w:r>
      <w:r w:rsidRPr="00953EDF">
        <w:tab/>
      </w:r>
      <w:r w:rsidRPr="00953EDF">
        <w:rPr>
          <w:rFonts w:ascii="Times New Roman" w:hAnsi="Times New Roman" w:cs="Times New Roman"/>
        </w:rPr>
        <w:t>Aplin M, Christensen GL, Schneider M, Heydorn A, Gammeltoft S, Kjolbye A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angiotensin type 1 receptor activates extracellular signal-regulated kinases 1 and 2 by G protein-dependent and -independent pathways in cardiac myocytes and langendorff-perfused hearts. </w:t>
      </w:r>
      <w:r w:rsidRPr="00953EDF">
        <w:rPr>
          <w:rFonts w:ascii="Times New Roman" w:hAnsi="Times New Roman" w:cs="Times New Roman"/>
          <w:b/>
        </w:rPr>
        <w:t>Basic &amp; Clinical Pharmacology &amp; Toxi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7</w:t>
      </w:r>
      <w:r w:rsidRPr="00953EDF">
        <w:rPr>
          <w:rFonts w:ascii="Times New Roman" w:hAnsi="Times New Roman" w:cs="Times New Roman"/>
        </w:rPr>
        <w:t>, 100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89-29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j.1742-7843.2007.00063.x</w:t>
      </w:r>
    </w:p>
    <w:p w14:paraId="2A046D0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2.</w:t>
      </w:r>
      <w:r w:rsidRPr="00953EDF">
        <w:tab/>
      </w:r>
      <w:r w:rsidRPr="00953EDF">
        <w:rPr>
          <w:rFonts w:ascii="Times New Roman" w:hAnsi="Times New Roman" w:cs="Times New Roman"/>
        </w:rPr>
        <w:t>Wei HJ, Ahn S, Shenoy SK, Karnik SS, Hunyady L, Luttrell L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ndependent β-arrestin 2 and G protein-mediated pathways for angiotensin II activation of extracellular signal-regulated kinases 1 and 2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3</w:t>
      </w:r>
      <w:r w:rsidRPr="00953EDF">
        <w:rPr>
          <w:rFonts w:ascii="Times New Roman" w:hAnsi="Times New Roman" w:cs="Times New Roman"/>
        </w:rPr>
        <w:t>, 100(1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782-1078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834556100</w:t>
      </w:r>
    </w:p>
    <w:p w14:paraId="580170E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3.</w:t>
      </w:r>
      <w:r w:rsidRPr="00953EDF">
        <w:tab/>
      </w:r>
      <w:r w:rsidRPr="00953EDF">
        <w:rPr>
          <w:rFonts w:ascii="Times New Roman" w:hAnsi="Times New Roman" w:cs="Times New Roman"/>
        </w:rPr>
        <w:t>Galandrin S, Denis C, Boularan C, Marie J, M'Kadmi C, Pilette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Cardioprotective angiotensin-(1-7) peptide acts as a natural-biased ligand at the angiotensin II type 1 receptor. </w:t>
      </w:r>
      <w:r w:rsidRPr="00953EDF">
        <w:rPr>
          <w:rFonts w:ascii="Times New Roman" w:hAnsi="Times New Roman" w:cs="Times New Roman"/>
          <w:b/>
        </w:rPr>
        <w:t>Hypertension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68(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365-137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61/HYPERTENSIONAHA.116.08118</w:t>
      </w:r>
    </w:p>
    <w:p w14:paraId="6DA237E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4.</w:t>
      </w:r>
      <w:r w:rsidRPr="00953EDF">
        <w:tab/>
      </w:r>
      <w:r w:rsidRPr="00953EDF">
        <w:rPr>
          <w:rFonts w:ascii="Times New Roman" w:hAnsi="Times New Roman" w:cs="Times New Roman"/>
        </w:rPr>
        <w:t>Namkung Y, LeGouill C, Kumar S, Cao Y, Teixeira LB, Lukasheva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Functional selectivity profiling of the angiotensin II type 1 receptor using pathway-wide BRET signaling sensors. </w:t>
      </w:r>
      <w:r w:rsidRPr="00953EDF">
        <w:rPr>
          <w:rFonts w:ascii="Times New Roman" w:hAnsi="Times New Roman" w:cs="Times New Roman"/>
          <w:b/>
        </w:rPr>
        <w:t>Science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 xml:space="preserve">, 11(559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signal.aat1631</w:t>
      </w:r>
    </w:p>
    <w:p w14:paraId="32457C4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5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Yang P, Maguire JJ, Davenport AP. Apelin, Elabela/Toddler, and biased agonists as novel therapeutic agents in the cardiovascular system. </w:t>
      </w:r>
      <w:r w:rsidRPr="00953EDF">
        <w:rPr>
          <w:rFonts w:ascii="Times New Roman" w:hAnsi="Times New Roman" w:cs="Times New Roman"/>
          <w:b/>
        </w:rPr>
        <w:t>Trends in Pharmacological Sciences 2015</w:t>
      </w:r>
      <w:r w:rsidRPr="00953EDF">
        <w:rPr>
          <w:rFonts w:ascii="Times New Roman" w:hAnsi="Times New Roman" w:cs="Times New Roman"/>
        </w:rPr>
        <w:t>, 36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60-56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tips.2015.06.002</w:t>
      </w:r>
    </w:p>
    <w:p w14:paraId="2BB8D5F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6.</w:t>
      </w:r>
      <w:r w:rsidRPr="00953EDF">
        <w:tab/>
      </w:r>
      <w:r w:rsidRPr="00953EDF">
        <w:rPr>
          <w:rFonts w:ascii="Times New Roman" w:hAnsi="Times New Roman" w:cs="Times New Roman"/>
        </w:rPr>
        <w:t>Murza A, Sainsily X, Cote J, Bruneau-Cossette L, Besserer-Offroy E, Longpre J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activity relationship of novel macrocyclic biased apelin receptor agonists. </w:t>
      </w:r>
      <w:r w:rsidRPr="00953EDF">
        <w:rPr>
          <w:rFonts w:ascii="Times New Roman" w:hAnsi="Times New Roman" w:cs="Times New Roman"/>
          <w:b/>
        </w:rPr>
        <w:t>Organic &amp; Biomolecular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5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49-45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9/c6ob02247b</w:t>
      </w:r>
    </w:p>
    <w:p w14:paraId="4A4E070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Narayanan S, Vasukuttan V, Rajagopal S, Maitra R, Runyon SP. Identification of potent pyrazole based APELIN receptor (APJ) agonists. </w:t>
      </w:r>
      <w:r w:rsidRPr="00953EDF">
        <w:rPr>
          <w:rFonts w:ascii="Times New Roman" w:hAnsi="Times New Roman" w:cs="Times New Roman"/>
          <w:b/>
        </w:rPr>
        <w:t>Bioorganic &amp;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28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523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mc.2019.115237</w:t>
      </w:r>
    </w:p>
    <w:p w14:paraId="2DCC53C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8.</w:t>
      </w:r>
      <w:r w:rsidRPr="00953EDF">
        <w:tab/>
      </w:r>
      <w:r w:rsidRPr="00953EDF">
        <w:rPr>
          <w:rFonts w:ascii="Times New Roman" w:hAnsi="Times New Roman" w:cs="Times New Roman"/>
        </w:rPr>
        <w:t>Ceraudo E, Galanth C, Carpentier E, Banegas-Font I, Schonegge AM, Alvear-Perez 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signaling favoring Gi over β-arrestin promoted by an apelin fragment lacking the C-terminal phenylalanine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289(3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4599-2461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3.541698</w:t>
      </w:r>
    </w:p>
    <w:p w14:paraId="7796C9C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89.</w:t>
      </w:r>
      <w:r w:rsidRPr="00953EDF">
        <w:tab/>
      </w:r>
      <w:r w:rsidRPr="00953EDF">
        <w:rPr>
          <w:rFonts w:ascii="Times New Roman" w:hAnsi="Times New Roman" w:cs="Times New Roman"/>
        </w:rPr>
        <w:t>Nyimanu D, Kuc RE, Williams TL, Bednarek M, Ambery P, Jermutus 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pelin-36-[L28A] and apelin-36-[L28C(30kDa-PEG)] peptides that improve diet induced obesity are G protein biased ligands at the apelin receptor. </w:t>
      </w:r>
      <w:r w:rsidRPr="00953EDF">
        <w:rPr>
          <w:rFonts w:ascii="Times New Roman" w:hAnsi="Times New Roman" w:cs="Times New Roman"/>
          <w:b/>
        </w:rPr>
        <w:t>Peptid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21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7013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peptides.2019.170139</w:t>
      </w:r>
    </w:p>
    <w:p w14:paraId="371407F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0.</w:t>
      </w:r>
      <w:r w:rsidRPr="00953EDF">
        <w:tab/>
      </w:r>
      <w:r w:rsidRPr="00953EDF">
        <w:rPr>
          <w:rFonts w:ascii="Times New Roman" w:hAnsi="Times New Roman" w:cs="Times New Roman"/>
        </w:rPr>
        <w:t>Brame AL, Maguire JJ, Yang P, Dyson A, Torella R, Cheriyan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sign, characterization, and first-in-human study of the vascular actions of a novel biased apelin receptor agonist. </w:t>
      </w:r>
      <w:r w:rsidRPr="00953EDF">
        <w:rPr>
          <w:rFonts w:ascii="Times New Roman" w:hAnsi="Times New Roman" w:cs="Times New Roman"/>
          <w:b/>
        </w:rPr>
        <w:t>Hypertension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65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34-84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61/HYPERTENSIONAHA.114.05099</w:t>
      </w:r>
    </w:p>
    <w:p w14:paraId="3211DE3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lastRenderedPageBreak/>
        <w:t>91.</w:t>
      </w:r>
      <w:r w:rsidRPr="00953EDF">
        <w:tab/>
      </w:r>
      <w:r w:rsidRPr="00953EDF">
        <w:rPr>
          <w:rFonts w:ascii="Times New Roman" w:hAnsi="Times New Roman" w:cs="Times New Roman"/>
        </w:rPr>
        <w:t>Read C, Fitzpatrick CM, Yang P, Kuc RE, Maguire JJ, Glen R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Cardiac action of the first G protein biased small molecule apelin agonist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16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3-7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16.07.018</w:t>
      </w:r>
    </w:p>
    <w:p w14:paraId="086B9BE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2.</w:t>
      </w:r>
      <w:r w:rsidRPr="00953EDF">
        <w:tab/>
      </w:r>
      <w:r w:rsidRPr="00953EDF">
        <w:rPr>
          <w:rFonts w:ascii="Times New Roman" w:hAnsi="Times New Roman" w:cs="Times New Roman"/>
        </w:rPr>
        <w:t>McAnally D, Siddiquee K, Sharir H, Qi F, Phatak S, Li J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systematic approach to identify biased agonists of the apelin receptor through high-throughput screening. </w:t>
      </w:r>
      <w:r w:rsidRPr="00953EDF">
        <w:rPr>
          <w:rFonts w:ascii="Times New Roman" w:hAnsi="Times New Roman" w:cs="Times New Roman"/>
          <w:b/>
        </w:rPr>
        <w:t>SLAS Discove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22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67-87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77/2472555217699158</w:t>
      </w:r>
    </w:p>
    <w:p w14:paraId="5273D67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3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Portilla-Martinez A, Ortiz-Flores MA, Meaney E, Villarreal F, Najera N, Ceballos G. (-)-Epicatechin is a biased ligand of apelin receptor. </w:t>
      </w:r>
      <w:r w:rsidRPr="00953EDF">
        <w:rPr>
          <w:rFonts w:ascii="Times New Roman" w:hAnsi="Times New Roman" w:cs="Times New Roman"/>
          <w:b/>
        </w:rPr>
        <w:t>International Journal of Molecular Scienc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 xml:space="preserve">, 23(16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90/ijms23168962</w:t>
      </w:r>
    </w:p>
    <w:p w14:paraId="3035DB7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4.</w:t>
      </w:r>
      <w:r w:rsidRPr="00953EDF">
        <w:tab/>
      </w:r>
      <w:r w:rsidRPr="00953EDF">
        <w:rPr>
          <w:rFonts w:ascii="Times New Roman" w:hAnsi="Times New Roman" w:cs="Times New Roman"/>
        </w:rPr>
        <w:t>Wang WW, Ji SY, Zhang W, Zhang J, Cai C, Hu 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ased design of non-hypertrophic apelin receptor modulator. </w:t>
      </w:r>
      <w:r w:rsidRPr="00953EDF">
        <w:rPr>
          <w:rFonts w:ascii="Times New Roman" w:hAnsi="Times New Roman" w:cs="Times New Roman"/>
          <w:b/>
        </w:rPr>
        <w:t>Cel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</w:t>
      </w:r>
      <w:r w:rsidRPr="00953EDF">
        <w:rPr>
          <w:rFonts w:ascii="Times New Roman" w:hAnsi="Times New Roman" w:cs="Times New Roman"/>
        </w:rPr>
        <w:t>, 187(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460-14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ell.2024.02.004</w:t>
      </w:r>
    </w:p>
    <w:p w14:paraId="6A0ADF2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5.</w:t>
      </w:r>
      <w:r w:rsidRPr="00953EDF">
        <w:tab/>
      </w:r>
      <w:r w:rsidRPr="00953EDF">
        <w:rPr>
          <w:rFonts w:ascii="Times New Roman" w:hAnsi="Times New Roman" w:cs="Times New Roman"/>
        </w:rPr>
        <w:t>Yadav MK, Maharana J, Yadav R, Saha S, Sarma P, Soni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olecular basis of anaphylatoxin binding, activation, and signaling bias at complement receptors. </w:t>
      </w:r>
      <w:r w:rsidRPr="00953EDF">
        <w:rPr>
          <w:rFonts w:ascii="Times New Roman" w:hAnsi="Times New Roman" w:cs="Times New Roman"/>
          <w:b/>
        </w:rPr>
        <w:t>Cel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186(2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956-497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ell.2023.09.020</w:t>
      </w:r>
    </w:p>
    <w:p w14:paraId="18B2DC8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6.</w:t>
      </w:r>
      <w:r w:rsidRPr="00953EDF">
        <w:tab/>
      </w:r>
      <w:r w:rsidRPr="00953EDF">
        <w:rPr>
          <w:rFonts w:ascii="Times New Roman" w:hAnsi="Times New Roman" w:cs="Times New Roman"/>
        </w:rPr>
        <w:t>Feng Y, Zhao C, Deng Y, Wang H, Ma L, Liu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echanism of activation and biased signaling in complement receptor C5aR1. </w:t>
      </w:r>
      <w:r w:rsidRPr="00953EDF">
        <w:rPr>
          <w:rFonts w:ascii="Times New Roman" w:hAnsi="Times New Roman" w:cs="Times New Roman"/>
          <w:b/>
        </w:rPr>
        <w:t>Cell Research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33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12-32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22-023-00779-2</w:t>
      </w:r>
    </w:p>
    <w:p w14:paraId="1E9906A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7.</w:t>
      </w:r>
      <w:r w:rsidRPr="00953EDF">
        <w:tab/>
      </w:r>
      <w:r w:rsidRPr="00953EDF">
        <w:rPr>
          <w:rFonts w:ascii="Times New Roman" w:hAnsi="Times New Roman" w:cs="Times New Roman"/>
        </w:rPr>
        <w:t>Gorman DM, Li XX, Lee JD, Fung JN, Cui CS, Lee H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velopment of potent and selective agonists for complement C5a receptor 1 with in vivo activity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64(2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598-1660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1c01174</w:t>
      </w:r>
    </w:p>
    <w:p w14:paraId="2933A8D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Maguire JJ. Evidence for biased agonists and antagonists at the endothelin receptors. </w:t>
      </w:r>
      <w:r w:rsidRPr="00953EDF">
        <w:rPr>
          <w:rFonts w:ascii="Times New Roman" w:hAnsi="Times New Roman" w:cs="Times New Roman"/>
          <w:b/>
        </w:rPr>
        <w:t>Life Scienc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5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0-3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lfs.2016.02.069</w:t>
      </w:r>
    </w:p>
    <w:p w14:paraId="3778B68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9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Gabl M, Holdfeldt A, Sundqvist M, Lomei J, Dahlgren C, Forsman H. FPR2 signaling without β-arrestin recruitment alters the functional repertoire of neutrophils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45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4-12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17.08.018</w:t>
      </w:r>
    </w:p>
    <w:p w14:paraId="7BD9622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0.</w:t>
      </w:r>
      <w:r w:rsidRPr="00953EDF">
        <w:tab/>
      </w:r>
      <w:r w:rsidRPr="00953EDF">
        <w:rPr>
          <w:rFonts w:ascii="Times New Roman" w:hAnsi="Times New Roman" w:cs="Times New Roman"/>
        </w:rPr>
        <w:t>Mende F, Hundahl C, Plouffe B, Skov LJ, Sivertsen B, Madsen AN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ranslating biased signaling in the ghrelin receptor system into differential in vivo functions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115(4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10255-E1026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804003115</w:t>
      </w:r>
    </w:p>
    <w:p w14:paraId="0E75DB8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1.</w:t>
      </w:r>
      <w:r w:rsidRPr="00953EDF">
        <w:tab/>
      </w:r>
      <w:r w:rsidRPr="00953EDF">
        <w:rPr>
          <w:rFonts w:ascii="Times New Roman" w:hAnsi="Times New Roman" w:cs="Times New Roman"/>
        </w:rPr>
        <w:t>Gross JD, Kim DW, Zhou Y, Jansen D, Slosky LM, Clark N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a functionally selective ghrelin receptor (GHSR1a) ligand for modulating brain dopamine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19(1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21123971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112397119</w:t>
      </w:r>
    </w:p>
    <w:p w14:paraId="3A7C812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2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Lensing CJ, Freeman KT, Schnell SM, Speth RC, Zarth AT, Haskell-Luevano C. Developing a biased unmatched bivalent ligand (BUmBL) design strategy to target the GPCR homodimer allosteric signaling (cAMP over β-Arrestin 2 recruitment) within the melanocortin receptor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62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44-15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8b00238</w:t>
      </w:r>
    </w:p>
    <w:p w14:paraId="3AFA2FF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3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Dai HC, Ji RL, Tao YX. SHU9119 and MBP10 are biased ligands at the human melanocortin-4 receptor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:</w:t>
      </w:r>
      <w:r w:rsidRPr="00953EDF">
        <w:rPr>
          <w:rFonts w:ascii="Times New Roman" w:hAnsi="Times New Roman" w:cs="Times New Roman"/>
        </w:rPr>
        <w:t xml:space="preserve"> 11632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24.116325</w:t>
      </w:r>
    </w:p>
    <w:p w14:paraId="0CBC76C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lastRenderedPageBreak/>
        <w:t>10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Patruno S, Garrido-Mesa J, Romano M, Perretti M, Montero-Melendez T. Ligand bias and its association with pro-resolving actions of melanocortin drugs. </w:t>
      </w:r>
      <w:r w:rsidRPr="00953EDF">
        <w:rPr>
          <w:rFonts w:ascii="Times New Roman" w:hAnsi="Times New Roman" w:cs="Times New Roman"/>
          <w:b/>
        </w:rPr>
        <w:t>Frontiers in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phar.2018.00919</w:t>
      </w:r>
    </w:p>
    <w:p w14:paraId="6A8D373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5.</w:t>
      </w:r>
      <w:r w:rsidRPr="00953EDF">
        <w:tab/>
      </w:r>
      <w:r w:rsidRPr="00953EDF">
        <w:rPr>
          <w:rFonts w:ascii="Times New Roman" w:hAnsi="Times New Roman" w:cs="Times New Roman"/>
        </w:rPr>
        <w:t>Clément K, Biebermann H, Farooqi IS, Van der Ploeg L, Wolters B, Poitou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C4R agonism promotes durable weight loss in patients with leptin receptor deficiency. </w:t>
      </w:r>
      <w:r w:rsidRPr="00953EDF">
        <w:rPr>
          <w:rFonts w:ascii="Times New Roman" w:hAnsi="Times New Roman" w:cs="Times New Roman"/>
          <w:b/>
        </w:rPr>
        <w:t>Nature medicin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24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51-55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91-018-0015-9</w:t>
      </w:r>
    </w:p>
    <w:p w14:paraId="76C419C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6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Yang LK, Tao YX. Biased signaling at neural melanocortin receptors in regulation of energy homeostasis. </w:t>
      </w:r>
      <w:r w:rsidRPr="00953EDF">
        <w:rPr>
          <w:rFonts w:ascii="Times New Roman" w:hAnsi="Times New Roman" w:cs="Times New Roman"/>
          <w:b/>
        </w:rPr>
        <w:t>Biochimica et biophysica acta Molecular basis of diseas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863(10 Pt A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486-249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badis.2017.04.010</w:t>
      </w:r>
    </w:p>
    <w:p w14:paraId="1735895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7.</w:t>
      </w:r>
      <w:r w:rsidRPr="00953EDF">
        <w:tab/>
      </w:r>
      <w:r w:rsidRPr="00953EDF">
        <w:rPr>
          <w:rFonts w:ascii="Times New Roman" w:hAnsi="Times New Roman" w:cs="Times New Roman"/>
        </w:rPr>
        <w:t>Liao Y, Lu B, Ma Q, Wu G, Lai X, Zang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Human neuropeptide S receptor is activated via a Gαq protein-biased signaling cascade by a human neuropeptide S analog lacking the C-terminal 10 residues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291(1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505-751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5.704122</w:t>
      </w:r>
    </w:p>
    <w:p w14:paraId="1ADDADD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8.</w:t>
      </w:r>
      <w:r w:rsidRPr="00953EDF">
        <w:tab/>
      </w:r>
      <w:r w:rsidRPr="00953EDF">
        <w:rPr>
          <w:rFonts w:ascii="Times New Roman" w:hAnsi="Times New Roman" w:cs="Times New Roman"/>
        </w:rPr>
        <w:t>Clark SD, Kenakin TP, Gertz S, Hassler C, Gay EA, Langston T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ication of the first biased NPS receptor agonist that retains anxiolytic and memory promoting effects with reduced levels of locomotor stimulation. </w:t>
      </w:r>
      <w:r w:rsidRPr="00953EDF">
        <w:rPr>
          <w:rFonts w:ascii="Times New Roman" w:hAnsi="Times New Roman" w:cs="Times New Roman"/>
          <w:b/>
        </w:rPr>
        <w:t>Neuro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18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9-7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neuropharm.2017.03.001</w:t>
      </w:r>
    </w:p>
    <w:p w14:paraId="28E0252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0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Kaiser A, Wanka L, Ziffert I, Beck-Sickinger AG. Biased agonists at the human Y 1 receptor lead to prolonged membrane residency and extended receptor G protein interaction. </w:t>
      </w:r>
      <w:r w:rsidRPr="00953EDF">
        <w:rPr>
          <w:rFonts w:ascii="Times New Roman" w:hAnsi="Times New Roman" w:cs="Times New Roman"/>
          <w:b/>
        </w:rPr>
        <w:t>Cellular and Molecular Life Scienc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77(2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675-469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7/s00018-019-03432-7</w:t>
      </w:r>
    </w:p>
    <w:p w14:paraId="06F1AE1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0.</w:t>
      </w:r>
      <w:r w:rsidRPr="00953EDF">
        <w:tab/>
      </w:r>
      <w:r w:rsidRPr="00953EDF">
        <w:rPr>
          <w:rFonts w:ascii="Times New Roman" w:hAnsi="Times New Roman" w:cs="Times New Roman"/>
        </w:rPr>
        <w:t>Pinkerton AB, Peddibhotla S, Yamamoto F, Slosky LM, Bai Y, Maloney P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β-arrestin biased, orally bioavailable, and CNS penetrant neurotensin receptor 1 (NTR1) allosteric modulator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62(1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357-836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9b00340</w:t>
      </w:r>
    </w:p>
    <w:p w14:paraId="44BD80C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1.</w:t>
      </w:r>
      <w:r w:rsidRPr="00953EDF">
        <w:tab/>
      </w:r>
      <w:r w:rsidRPr="00953EDF">
        <w:rPr>
          <w:rFonts w:ascii="Times New Roman" w:hAnsi="Times New Roman" w:cs="Times New Roman"/>
        </w:rPr>
        <w:t>Peddibhotla S, Hedrick MP, Hershberger P, Maloney PR, Li Y, Milewski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ML314, a brain penetrant nonpeptidic β‑arrestin biased agonist of the neurotensin NTR1 receptor. </w:t>
      </w:r>
      <w:r w:rsidRPr="00953EDF">
        <w:rPr>
          <w:rFonts w:ascii="Times New Roman" w:hAnsi="Times New Roman" w:cs="Times New Roman"/>
          <w:b/>
        </w:rPr>
        <w:t>ACS Medicinal Chemistry Letter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4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46-85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ml400176n</w:t>
      </w:r>
    </w:p>
    <w:p w14:paraId="4B1BAF3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2.</w:t>
      </w:r>
      <w:r w:rsidRPr="00953EDF">
        <w:tab/>
      </w:r>
      <w:r w:rsidRPr="00953EDF">
        <w:rPr>
          <w:rFonts w:ascii="Times New Roman" w:hAnsi="Times New Roman" w:cs="Times New Roman"/>
        </w:rPr>
        <w:t>Gutridge AM, Robins MT, Cassell RJ, Uprety R, Mores KL, Ko M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G protein-biased kratom-alkaloids and synthetic carfentanil-amide opioids as potential treatments for alcohol use disorder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77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497-151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4913</w:t>
      </w:r>
    </w:p>
    <w:p w14:paraId="134298D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3.</w:t>
      </w:r>
      <w:r w:rsidRPr="00953EDF">
        <w:tab/>
      </w:r>
      <w:r w:rsidRPr="00953EDF">
        <w:rPr>
          <w:rFonts w:ascii="Times New Roman" w:hAnsi="Times New Roman" w:cs="Times New Roman"/>
        </w:rPr>
        <w:t>Conibear AE, Asghar J, Hill R, Henderson G, Borbely E, Tekus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novel G protein-biased agonist at the delta opioid receptor with analgesic efficacy in models of chronic pain. </w:t>
      </w:r>
      <w:r w:rsidRPr="00953EDF">
        <w:rPr>
          <w:rFonts w:ascii="Times New Roman" w:hAnsi="Times New Roman" w:cs="Times New Roman"/>
          <w:b/>
        </w:rPr>
        <w:t>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372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4-23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9.258640</w:t>
      </w:r>
    </w:p>
    <w:p w14:paraId="0975D95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Chiang T, Sansuk K, van Rijn RM. β-Arrestin 2 dependence of δ opioid receptor agonists is correlated with alcohol intake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73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32-34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3374</w:t>
      </w:r>
    </w:p>
    <w:p w14:paraId="469846D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5.</w:t>
      </w:r>
      <w:r w:rsidRPr="00953EDF">
        <w:tab/>
      </w:r>
      <w:r w:rsidRPr="00953EDF">
        <w:rPr>
          <w:rFonts w:ascii="Times New Roman" w:hAnsi="Times New Roman" w:cs="Times New Roman"/>
        </w:rPr>
        <w:t>Fossler MJ, Schmith V, Greene SA, Lohmer L, Kramer MS, Arscott K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phase I, randomized, single‑blind, placebo‑controlled, single ascending dose study of the safety, tolerability, and pharmacokinetics of subcutaneous and oral TRV250, a G </w:t>
      </w:r>
      <w:r w:rsidRPr="00953EDF">
        <w:rPr>
          <w:rFonts w:ascii="Times New Roman" w:hAnsi="Times New Roman" w:cs="Times New Roman"/>
        </w:rPr>
        <w:lastRenderedPageBreak/>
        <w:t xml:space="preserve">protein-selective delta receptor agonist, in healthy subjects. </w:t>
      </w:r>
      <w:r w:rsidRPr="00953EDF">
        <w:rPr>
          <w:rFonts w:ascii="Times New Roman" w:hAnsi="Times New Roman" w:cs="Times New Roman"/>
          <w:b/>
        </w:rPr>
        <w:t>CNS Drug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34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53-8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7/s40263-020-00738-0</w:t>
      </w:r>
    </w:p>
    <w:p w14:paraId="5F7CFE5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6.</w:t>
      </w:r>
      <w:r w:rsidRPr="00953EDF">
        <w:tab/>
      </w:r>
      <w:r w:rsidRPr="00953EDF">
        <w:rPr>
          <w:rFonts w:ascii="Times New Roman" w:hAnsi="Times New Roman" w:cs="Times New Roman"/>
        </w:rPr>
        <w:t>Cassell RJ, Mores KL, Zerfas BL, Mahmoud AH, Lill MA, Trader D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Rubiscolins are naturally occurring G protein-biased delta opioid receptor peptides. </w:t>
      </w:r>
      <w:r w:rsidRPr="00953EDF">
        <w:rPr>
          <w:rFonts w:ascii="Times New Roman" w:hAnsi="Times New Roman" w:cs="Times New Roman"/>
          <w:b/>
        </w:rPr>
        <w:t>European Neuropsycho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29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50-45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uroneuro.2018.12.013</w:t>
      </w:r>
    </w:p>
    <w:p w14:paraId="0F93F8B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Stanczyk MA, Livingston KE, Chang L, Weinberg ZY, Puthenveedu MA, Traynor JR. The δ-opioid receptor positive allosteric modulator BMS 986187 is a G-protein-biased allosteric agonist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76(1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49-166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4602</w:t>
      </w:r>
    </w:p>
    <w:p w14:paraId="4668F42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Charfi I, Audet N, Tudashki HB, Pineyro G. Identifying ligand-specific signalling within biased responses: focus on δ opioid receptor ligands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172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35-44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2705</w:t>
      </w:r>
    </w:p>
    <w:p w14:paraId="6ED5F4A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19.</w:t>
      </w:r>
      <w:r w:rsidRPr="00953EDF">
        <w:tab/>
      </w:r>
      <w:r w:rsidRPr="00953EDF">
        <w:rPr>
          <w:rFonts w:ascii="Times New Roman" w:hAnsi="Times New Roman" w:cs="Times New Roman"/>
        </w:rPr>
        <w:t>Gomes I, Sierra S, Lueptow L, Gupta A, Gouty S, Margolis E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signaling by endogenous opioid peptides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17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820-1182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000712117</w:t>
      </w:r>
    </w:p>
    <w:p w14:paraId="1D0B8AE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Schmid CL, Streicher JM, Groer CE, Munro TA, Zhou L, Bohn LM. Functional selectivity of 6'-guanidinonaltrindole (6'-GNTI) at κ-opioid receptors in striatal neurons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288(3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387-2239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3.476234</w:t>
      </w:r>
    </w:p>
    <w:p w14:paraId="393EFC7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1.</w:t>
      </w:r>
      <w:r w:rsidRPr="00953EDF">
        <w:tab/>
      </w:r>
      <w:r w:rsidRPr="00953EDF">
        <w:rPr>
          <w:rFonts w:ascii="Times New Roman" w:hAnsi="Times New Roman" w:cs="Times New Roman"/>
        </w:rPr>
        <w:t>White KL, Robinson JE, Zhu H, DiBerto JF, Polepally PR, Zjawiony JK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G protein-biased κ-opioid receptor agonist RB-64 is analgesic with a unique spectrum of activities in vivo. </w:t>
      </w:r>
      <w:r w:rsidRPr="00953EDF">
        <w:rPr>
          <w:rFonts w:ascii="Times New Roman" w:hAnsi="Times New Roman" w:cs="Times New Roman"/>
          <w:b/>
        </w:rPr>
        <w:t>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352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8-10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4.216820</w:t>
      </w:r>
    </w:p>
    <w:p w14:paraId="70C8E0F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2.</w:t>
      </w:r>
      <w:r w:rsidRPr="00953EDF">
        <w:tab/>
      </w:r>
      <w:r w:rsidRPr="00953EDF">
        <w:rPr>
          <w:rFonts w:ascii="Times New Roman" w:hAnsi="Times New Roman" w:cs="Times New Roman"/>
        </w:rPr>
        <w:t>Brust TF, Morgenweck J, Kim SA, Rose JH, Locke JL, Schmid C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agonists of the kappa opioid receptor suppress pain and itch without causing sedation or dysphoria. </w:t>
      </w:r>
      <w:r w:rsidRPr="00953EDF">
        <w:rPr>
          <w:rFonts w:ascii="Times New Roman" w:hAnsi="Times New Roman" w:cs="Times New Roman"/>
          <w:b/>
        </w:rPr>
        <w:t>Science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9(45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ra11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signal.aai8441</w:t>
      </w:r>
    </w:p>
    <w:p w14:paraId="4FF8363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3.</w:t>
      </w:r>
      <w:r w:rsidRPr="00953EDF">
        <w:tab/>
      </w:r>
      <w:r w:rsidRPr="00953EDF">
        <w:rPr>
          <w:rFonts w:ascii="Times New Roman" w:hAnsi="Times New Roman" w:cs="Times New Roman"/>
        </w:rPr>
        <w:t>Zhou L, Lovell KM, Frankowski KJ, Slauson SR, Phillips AM, Streicher J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velopment of functionally selective, small molecule agonists at kappa opioid receptors. </w:t>
      </w:r>
      <w:r w:rsidRPr="00953EDF">
        <w:rPr>
          <w:rFonts w:ascii="Times New Roman" w:hAnsi="Times New Roman" w:cs="Times New Roman"/>
          <w:b/>
        </w:rPr>
        <w:t>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288(5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6703-3671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3.504381</w:t>
      </w:r>
    </w:p>
    <w:p w14:paraId="7EE9931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4.</w:t>
      </w:r>
      <w:r w:rsidRPr="00953EDF">
        <w:tab/>
      </w:r>
      <w:r w:rsidRPr="00953EDF">
        <w:rPr>
          <w:rFonts w:ascii="Times New Roman" w:hAnsi="Times New Roman" w:cs="Times New Roman"/>
        </w:rPr>
        <w:t>Spetea M, Eans SO, Ganno ML, Lantero A, Mairegger M, Toll 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lective κ receptor partial agonist HS666 produces potent antinociception without inducing aversion after i.c.v. administration in mice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74(1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444-245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3854</w:t>
      </w:r>
    </w:p>
    <w:p w14:paraId="7A5EB27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5.</w:t>
      </w:r>
      <w:r w:rsidRPr="00953EDF">
        <w:tab/>
      </w:r>
      <w:r w:rsidRPr="00953EDF">
        <w:rPr>
          <w:rFonts w:ascii="Times New Roman" w:hAnsi="Times New Roman" w:cs="Times New Roman"/>
        </w:rPr>
        <w:t>Gupta A, Gomes I, Bobeck EN, Fakira AK, Massaro NP, Sharma I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Collybolide is a novel biased agonist of κ-opioid receptors with potent antipruritic activity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13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041-604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521825113</w:t>
      </w:r>
    </w:p>
    <w:p w14:paraId="51CB616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6.</w:t>
      </w:r>
      <w:r w:rsidRPr="00953EDF">
        <w:tab/>
      </w:r>
      <w:r w:rsidRPr="00953EDF">
        <w:rPr>
          <w:rFonts w:ascii="Times New Roman" w:hAnsi="Times New Roman" w:cs="Times New Roman"/>
        </w:rPr>
        <w:t>Maillet EL, Milon N, Heghinian MD, Fishback J, Schurer SC, Garamszegi N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Noribogaine is a G-protein biased k -opioid receptor agonist. </w:t>
      </w:r>
      <w:r w:rsidRPr="00953EDF">
        <w:rPr>
          <w:rFonts w:ascii="Times New Roman" w:hAnsi="Times New Roman" w:cs="Times New Roman"/>
          <w:b/>
        </w:rPr>
        <w:t>Neuro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9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75-6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neuropharm.2015.08.032</w:t>
      </w:r>
    </w:p>
    <w:p w14:paraId="0CA58C4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lastRenderedPageBreak/>
        <w:t>127.</w:t>
      </w:r>
      <w:r w:rsidRPr="00953EDF">
        <w:tab/>
      </w:r>
      <w:r w:rsidRPr="00953EDF">
        <w:rPr>
          <w:rFonts w:ascii="Times New Roman" w:hAnsi="Times New Roman" w:cs="Times New Roman"/>
        </w:rPr>
        <w:t>Zheng Z, Huang X-P, Mangano TJ, Zuo R, Chen X, Zaidi S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ased discovery of new antagonist and biased agonist chemotypes for the kappa opioid recepto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070-308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7b00109</w:t>
      </w:r>
    </w:p>
    <w:p w14:paraId="7547C8C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8.</w:t>
      </w:r>
      <w:r w:rsidRPr="00953EDF">
        <w:tab/>
      </w:r>
      <w:r w:rsidRPr="00953EDF">
        <w:rPr>
          <w:rFonts w:ascii="Times New Roman" w:hAnsi="Times New Roman" w:cs="Times New Roman"/>
        </w:rPr>
        <w:t>Bedini A, Di Cesare Mannelli L, Micheli L, Baiula M, Vaca G, De Marco 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Functional selectivity and antinociceptive effects of a novel KOPr agonist. </w:t>
      </w:r>
      <w:r w:rsidRPr="00953EDF">
        <w:rPr>
          <w:rFonts w:ascii="Times New Roman" w:hAnsi="Times New Roman" w:cs="Times New Roman"/>
          <w:b/>
        </w:rPr>
        <w:t>Frontiers in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1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phar.2020.00188</w:t>
      </w:r>
    </w:p>
    <w:p w14:paraId="3051436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29.</w:t>
      </w:r>
      <w:r w:rsidRPr="00953EDF">
        <w:tab/>
      </w:r>
      <w:r w:rsidRPr="00953EDF">
        <w:rPr>
          <w:rFonts w:ascii="Times New Roman" w:hAnsi="Times New Roman" w:cs="Times New Roman"/>
        </w:rPr>
        <w:t>El Daibani A, Paggi JM, Kim K, Laloudakis YD, Popov P, Bernhard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olecular mechanism of biased signaling at the kappa opioid receptor. </w:t>
      </w:r>
      <w:r w:rsidRPr="00953EDF">
        <w:rPr>
          <w:rFonts w:ascii="Times New Roman" w:hAnsi="Times New Roman" w:cs="Times New Roman"/>
          <w:b/>
        </w:rPr>
        <w:t>Nature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14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33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67-023-37041-7</w:t>
      </w:r>
    </w:p>
    <w:p w14:paraId="034DB35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Schattauer SS, Kuhar JR, Song A, Chavkin C. Nalfurafine is a G-protein biased agonist having significantly greater bias at the human than rodent form of the kappa opioid receptor. </w:t>
      </w:r>
      <w:r w:rsidRPr="00953EDF">
        <w:rPr>
          <w:rFonts w:ascii="Times New Roman" w:hAnsi="Times New Roman" w:cs="Times New Roman"/>
          <w:b/>
        </w:rPr>
        <w:t>Cellular Signal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32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9-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ellsig.2017.01.016</w:t>
      </w:r>
    </w:p>
    <w:p w14:paraId="6147D6D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1.</w:t>
      </w:r>
      <w:r w:rsidRPr="00953EDF">
        <w:tab/>
      </w:r>
      <w:r w:rsidRPr="00953EDF">
        <w:rPr>
          <w:rFonts w:ascii="Times New Roman" w:hAnsi="Times New Roman" w:cs="Times New Roman"/>
        </w:rPr>
        <w:t>Lovell KM, Frankowski KJ, Stahl EL, Slauson SR, Yoo E, Prisinzano TE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activity relationship studies of functionally selective kappa opioid receptor agonists that modulate ERK 1/2 phosphorylation while preserving G protein over betaarrestin2 signaling bias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6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411-14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5b00092</w:t>
      </w:r>
    </w:p>
    <w:p w14:paraId="38A41D6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2.</w:t>
      </w:r>
      <w:r w:rsidRPr="00953EDF">
        <w:tab/>
      </w:r>
      <w:r w:rsidRPr="00953EDF">
        <w:rPr>
          <w:rFonts w:ascii="Times New Roman" w:hAnsi="Times New Roman" w:cs="Times New Roman"/>
        </w:rPr>
        <w:t>White KL, Scopton AP, Rives ML, Bikbulatov RV, Polepally PR, Brown P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ication of novel functionally selective κ-opioid receptor scaffolds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85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3-9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3.089649</w:t>
      </w:r>
    </w:p>
    <w:p w14:paraId="52AE1EC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3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DiMattio KM, Ehlert FJ, Liu-Chen LY. Intrinsic relative activities of κ opioid agonists in activating Gα proteins and internalizing receptor: Differences between human and mouse receptors. </w:t>
      </w:r>
      <w:r w:rsidRPr="00953EDF">
        <w:rPr>
          <w:rFonts w:ascii="Times New Roman" w:hAnsi="Times New Roman" w:cs="Times New Roman"/>
          <w:b/>
        </w:rPr>
        <w:t>European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761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35-24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jphar.2015.05.054</w:t>
      </w:r>
    </w:p>
    <w:p w14:paraId="5E3469A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4.</w:t>
      </w:r>
      <w:r w:rsidRPr="00953EDF">
        <w:tab/>
      </w:r>
      <w:r w:rsidRPr="00953EDF">
        <w:rPr>
          <w:rFonts w:ascii="Times New Roman" w:hAnsi="Times New Roman" w:cs="Times New Roman"/>
        </w:rPr>
        <w:t>Manglik A, Lin H, Aryal DK, McCorvy JD, Dengler D, Corder G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ased discovery of opioid analgesics with reduced side effects. </w:t>
      </w:r>
      <w:r w:rsidRPr="00953EDF">
        <w:rPr>
          <w:rFonts w:ascii="Times New Roman" w:hAnsi="Times New Roman" w:cs="Times New Roman"/>
          <w:b/>
        </w:rPr>
        <w:t>Natur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37(761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85-19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nature19112</w:t>
      </w:r>
    </w:p>
    <w:p w14:paraId="767F22F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5.</w:t>
      </w:r>
      <w:r w:rsidRPr="00953EDF">
        <w:tab/>
      </w:r>
      <w:r w:rsidRPr="00953EDF">
        <w:rPr>
          <w:rFonts w:ascii="Times New Roman" w:hAnsi="Times New Roman" w:cs="Times New Roman"/>
        </w:rPr>
        <w:t>DeWire SM, Yamashita DS, Rominger DH, Liu G, Cowan CL, Graczyk T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G protein-biased ligand at the μ-opioid receptor is potently analgesic with reduced gastrointestinal and respiratory dysfunction compared with morphine. </w:t>
      </w:r>
      <w:r w:rsidRPr="00953EDF">
        <w:rPr>
          <w:rFonts w:ascii="Times New Roman" w:hAnsi="Times New Roman" w:cs="Times New Roman"/>
          <w:b/>
        </w:rPr>
        <w:t>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344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08-71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2.201616</w:t>
      </w:r>
    </w:p>
    <w:p w14:paraId="502EFB6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6.</w:t>
      </w:r>
      <w:r w:rsidRPr="00953EDF">
        <w:tab/>
      </w:r>
      <w:r w:rsidRPr="00953EDF">
        <w:rPr>
          <w:rFonts w:ascii="Times New Roman" w:hAnsi="Times New Roman" w:cs="Times New Roman"/>
        </w:rPr>
        <w:t>Chen XT, Pitis P, Liu G, Yuan C, Gotchev D, Cowan C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activity relationships and discovery of a G protein biased μ opioid receptor ligand, [(3-methoxythiophen-2-yl)methyl]({2-[(9R)-9-(pyridin-2-yl)-6-oxaspiro-[4.5]decan-9-yl]ethyl})amine (TRV130), for the treatment of acute severe pain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56(2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019-803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4010829</w:t>
      </w:r>
    </w:p>
    <w:p w14:paraId="1B7C8F2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7.</w:t>
      </w:r>
      <w:r w:rsidRPr="00953EDF">
        <w:tab/>
      </w:r>
      <w:r w:rsidRPr="00953EDF">
        <w:rPr>
          <w:rFonts w:ascii="Times New Roman" w:hAnsi="Times New Roman" w:cs="Times New Roman"/>
        </w:rPr>
        <w:t>Li X, He W, Chen Y, Yang G, Wan H, Zhang 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SHR9352: A highly potent G protein-biased μ-opioid receptor agonist. </w:t>
      </w:r>
      <w:r w:rsidRPr="00953EDF">
        <w:rPr>
          <w:rFonts w:ascii="Times New Roman" w:hAnsi="Times New Roman" w:cs="Times New Roman"/>
          <w:b/>
        </w:rPr>
        <w:t>ACS Omeg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2(1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261-926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omega.7b01452</w:t>
      </w:r>
    </w:p>
    <w:p w14:paraId="6182BF2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De Neve J, Barlow TMA, Tourwe D, Bihel F, Simonin F, Ballet S. Comprehensive </w:t>
      </w:r>
      <w:r w:rsidRPr="00953EDF">
        <w:rPr>
          <w:rFonts w:ascii="Times New Roman" w:hAnsi="Times New Roman" w:cs="Times New Roman"/>
        </w:rPr>
        <w:lastRenderedPageBreak/>
        <w:t xml:space="preserve">overview of biased pharmacology at the opioid receptors: Biased ligands and bias factors. </w:t>
      </w:r>
      <w:r w:rsidRPr="00953EDF">
        <w:rPr>
          <w:rFonts w:ascii="Times New Roman" w:hAnsi="Times New Roman" w:cs="Times New Roman"/>
          <w:b/>
        </w:rPr>
        <w:t>Rsc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12(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28-87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9/d1md00041a</w:t>
      </w:r>
    </w:p>
    <w:p w14:paraId="4263BAC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3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Ramos KA, James IE, Skobieranda F, Soergel DG, Ruff D, Fossler MJ. Two-part phase 1 multiple-ascending-dose study to evaluate the safety, tolerability, pharmacodynamics, and pharmacokinetics of TRV734 in healthy adults. </w:t>
      </w:r>
      <w:r w:rsidRPr="00953EDF">
        <w:rPr>
          <w:rFonts w:ascii="Times New Roman" w:hAnsi="Times New Roman" w:cs="Times New Roman"/>
          <w:b/>
        </w:rPr>
        <w:t>Clinical Pharmacology in Drug Development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1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1-6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2/cpdd.1016</w:t>
      </w:r>
    </w:p>
    <w:p w14:paraId="0DA334D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0.</w:t>
      </w:r>
      <w:r w:rsidRPr="00953EDF">
        <w:tab/>
      </w:r>
      <w:r w:rsidRPr="00953EDF">
        <w:rPr>
          <w:rFonts w:ascii="Times New Roman" w:hAnsi="Times New Roman" w:cs="Times New Roman"/>
        </w:rPr>
        <w:t>Ehrlich AT, Semache M, Gross F, Da Fonte DF, Runtz L, Colley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signaling of the mu opioid receptor revealed in native neurons. </w:t>
      </w:r>
      <w:r w:rsidRPr="00953EDF">
        <w:rPr>
          <w:rFonts w:ascii="Times New Roman" w:hAnsi="Times New Roman" w:cs="Times New Roman"/>
          <w:b/>
        </w:rPr>
        <w:t>i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4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7-5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isci.2019.03.011</w:t>
      </w:r>
    </w:p>
    <w:p w14:paraId="20D07BF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1.</w:t>
      </w:r>
      <w:r w:rsidRPr="00953EDF">
        <w:tab/>
      </w:r>
      <w:r w:rsidRPr="00953EDF">
        <w:rPr>
          <w:rFonts w:ascii="Times New Roman" w:hAnsi="Times New Roman" w:cs="Times New Roman"/>
        </w:rPr>
        <w:t>Faouzi A, Wang H, Zaidi SA, DiBerto JF, Che T, Qu Q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ased design of bitopic ligands for the μ-opioid receptor. </w:t>
      </w:r>
      <w:r w:rsidRPr="00953EDF">
        <w:rPr>
          <w:rFonts w:ascii="Times New Roman" w:hAnsi="Times New Roman" w:cs="Times New Roman"/>
          <w:b/>
        </w:rPr>
        <w:t>Natur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613(794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67-77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86-022-05588-y</w:t>
      </w:r>
    </w:p>
    <w:p w14:paraId="5F4BE5F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2.</w:t>
      </w:r>
      <w:r w:rsidRPr="00953EDF">
        <w:tab/>
      </w:r>
      <w:r w:rsidRPr="00953EDF">
        <w:rPr>
          <w:rFonts w:ascii="Times New Roman" w:hAnsi="Times New Roman" w:cs="Times New Roman"/>
        </w:rPr>
        <w:t>Schmid CL, Kennedy NM, Ross NC, Lovell KM, Yue Z, Morgenweck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 factor and therapeutic window correlate to predict safer opioid analgesics. </w:t>
      </w:r>
      <w:r w:rsidRPr="00953EDF">
        <w:rPr>
          <w:rFonts w:ascii="Times New Roman" w:hAnsi="Times New Roman" w:cs="Times New Roman"/>
          <w:b/>
        </w:rPr>
        <w:t>Cel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171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65-11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ell.2017.10.035</w:t>
      </w:r>
    </w:p>
    <w:p w14:paraId="46BCBFF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3.</w:t>
      </w:r>
      <w:r w:rsidRPr="00953EDF">
        <w:tab/>
      </w:r>
      <w:r w:rsidRPr="00953EDF">
        <w:rPr>
          <w:rFonts w:ascii="Times New Roman" w:hAnsi="Times New Roman" w:cs="Times New Roman"/>
        </w:rPr>
        <w:t>Stahl EL, Schmid CL, Acevedo-Canabal A, Read C, Grim TW, Kennedy N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G protein signaling-biased mu opioid receptor agonists that produce sustained G protein activation are noncompetitive agonists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118(4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21021781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102178118</w:t>
      </w:r>
    </w:p>
    <w:p w14:paraId="2E7E03F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4.</w:t>
      </w:r>
      <w:r w:rsidRPr="00953EDF">
        <w:tab/>
      </w:r>
      <w:r w:rsidRPr="00953EDF">
        <w:rPr>
          <w:rFonts w:ascii="Times New Roman" w:hAnsi="Times New Roman" w:cs="Times New Roman"/>
        </w:rPr>
        <w:t>Yang Y, Wang Y, Zuo A, Li C, Wang W, Jiang W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ynthesis, biological, and structural explorations of a series of mu-opioid receptor (MOR) agonists with high G protein signaling bias. </w:t>
      </w:r>
      <w:r w:rsidRPr="00953EDF">
        <w:rPr>
          <w:rFonts w:ascii="Times New Roman" w:hAnsi="Times New Roman" w:cs="Times New Roman"/>
          <w:b/>
        </w:rPr>
        <w:t>European 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228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3986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ejmech.2021.113986</w:t>
      </w:r>
    </w:p>
    <w:p w14:paraId="0DCCA5E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5.</w:t>
      </w:r>
      <w:r w:rsidRPr="00953EDF">
        <w:tab/>
      </w:r>
      <w:r w:rsidRPr="00953EDF">
        <w:rPr>
          <w:rFonts w:ascii="Times New Roman" w:hAnsi="Times New Roman" w:cs="Times New Roman"/>
        </w:rPr>
        <w:t>Kennedy NM, Schmid CL, Ross NC, Lovell KM, Yue Z, Chen YT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Optimization of a series of Mu opioid receptor (MOR) agonists with high G protein signaling bia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61(1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895-89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8b01136</w:t>
      </w:r>
    </w:p>
    <w:p w14:paraId="3183AC2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6.</w:t>
      </w:r>
      <w:r w:rsidRPr="00953EDF">
        <w:tab/>
      </w:r>
      <w:r w:rsidRPr="00953EDF">
        <w:rPr>
          <w:rFonts w:ascii="Times New Roman" w:hAnsi="Times New Roman" w:cs="Times New Roman"/>
        </w:rPr>
        <w:t>Zhang Y, Williams DA, Zaidi SA, Yuan Y, Braithwaite A, Bilsky E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17-Cyclopropylmethyl-3,14beta-dihydroxy-4,5alpha-epoxy-6beta-(4'-pyridylcarboxamido)morphinan (NAP) modulating the Mu opioid receptor in a biased fashion. </w:t>
      </w:r>
      <w:r w:rsidRPr="00953EDF">
        <w:rPr>
          <w:rFonts w:ascii="Times New Roman" w:hAnsi="Times New Roman" w:cs="Times New Roman"/>
          <w:b/>
        </w:rPr>
        <w:t>Acs Chemical Neuro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7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7-30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neuro.5b00245</w:t>
      </w:r>
    </w:p>
    <w:p w14:paraId="5D980A0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Whistler JL, von Zastrow M. Morphine-activated opioid receptors elude desensitization by β-arrestin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1998</w:t>
      </w:r>
      <w:r w:rsidRPr="00953EDF">
        <w:rPr>
          <w:rFonts w:ascii="Times New Roman" w:hAnsi="Times New Roman" w:cs="Times New Roman"/>
        </w:rPr>
        <w:t>, 95(1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914-99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95.17.9914</w:t>
      </w:r>
    </w:p>
    <w:p w14:paraId="645201A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8.</w:t>
      </w:r>
      <w:r w:rsidRPr="00953EDF">
        <w:tab/>
      </w:r>
      <w:r w:rsidRPr="00953EDF">
        <w:rPr>
          <w:rFonts w:ascii="Times New Roman" w:hAnsi="Times New Roman" w:cs="Times New Roman"/>
        </w:rPr>
        <w:t>Kruegel AC, Gassaway MM, Kapoor A, Varadi A, Majumdar S, Filizola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ynthetic and receptor signaling explorations of the mitragyna alkaloids: Mitragynine as an atypical molecular framework for opioid receptor modulators. </w:t>
      </w:r>
      <w:r w:rsidRPr="00953EDF">
        <w:rPr>
          <w:rFonts w:ascii="Times New Roman" w:hAnsi="Times New Roman" w:cs="Times New Roman"/>
          <w:b/>
        </w:rPr>
        <w:t>Journal of the American Chemical Societ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38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754-676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acs.6b00360</w:t>
      </w:r>
    </w:p>
    <w:p w14:paraId="0FBCBD0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49.</w:t>
      </w:r>
      <w:r w:rsidRPr="00953EDF">
        <w:tab/>
      </w:r>
      <w:r w:rsidRPr="00953EDF">
        <w:rPr>
          <w:rFonts w:ascii="Times New Roman" w:hAnsi="Times New Roman" w:cs="Times New Roman"/>
        </w:rPr>
        <w:t>Cai J, Song B, Cai Y, Ma Y, Lam AL, Magiera J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Endomorphin analogues with mixed μ-opioid (MOP) receptor agonism/δ-opioid (DOP) receptor antagonism and </w:t>
      </w:r>
      <w:r w:rsidRPr="00953EDF">
        <w:rPr>
          <w:rFonts w:ascii="Times New Roman" w:hAnsi="Times New Roman" w:cs="Times New Roman"/>
        </w:rPr>
        <w:lastRenderedPageBreak/>
        <w:t xml:space="preserve">lacking β-arrestin2 recruitment activity. </w:t>
      </w:r>
      <w:r w:rsidRPr="00953EDF">
        <w:rPr>
          <w:rFonts w:ascii="Times New Roman" w:hAnsi="Times New Roman" w:cs="Times New Roman"/>
          <w:b/>
        </w:rPr>
        <w:t>Bioorganic &amp;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22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08-22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mc.2014.02.015</w:t>
      </w:r>
    </w:p>
    <w:p w14:paraId="045314A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0.</w:t>
      </w:r>
      <w:r w:rsidRPr="00953EDF">
        <w:tab/>
      </w:r>
      <w:r w:rsidRPr="00953EDF">
        <w:rPr>
          <w:rFonts w:ascii="Times New Roman" w:hAnsi="Times New Roman" w:cs="Times New Roman"/>
        </w:rPr>
        <w:t>Varadi A, Marrone GF, Palmer TC, Narayan A, Szabo MR, Le Rouzic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itragynine/corynantheidine pseudoindoxyls as opioid analgesics with mu agonism and delta antagonism, which do not recruit beta-arrestin-2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9(1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381-839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0748</w:t>
      </w:r>
    </w:p>
    <w:p w14:paraId="2619538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1.</w:t>
      </w:r>
      <w:r w:rsidRPr="00953EDF">
        <w:tab/>
      </w:r>
      <w:r w:rsidRPr="00953EDF">
        <w:rPr>
          <w:rFonts w:ascii="Times New Roman" w:hAnsi="Times New Roman" w:cs="Times New Roman"/>
        </w:rPr>
        <w:t>Le Rouzic V, Narayan A, Hunkle A, Marrone GF, Lu Z, Majumdar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harmacological characterization of levorphanol, a G-Protein biased opioid analgesic. </w:t>
      </w:r>
      <w:r w:rsidRPr="00953EDF">
        <w:rPr>
          <w:rFonts w:ascii="Times New Roman" w:hAnsi="Times New Roman" w:cs="Times New Roman"/>
          <w:b/>
        </w:rPr>
        <w:t>Anesthesia and Analgesi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28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65-37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213/ANE.0000000000003360</w:t>
      </w:r>
    </w:p>
    <w:p w14:paraId="02F2707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2.</w:t>
      </w:r>
      <w:r w:rsidRPr="00953EDF">
        <w:tab/>
      </w:r>
      <w:r w:rsidRPr="00953EDF">
        <w:rPr>
          <w:rFonts w:ascii="Times New Roman" w:hAnsi="Times New Roman" w:cs="Times New Roman"/>
        </w:rPr>
        <w:t>Groer CE, Tidgewell K, Moyer RA, Harding WW, Rothman RB, Prisinzano TE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n opioid agonist that does not induce mu-opioid receptor-arrestin interactions or receptor internalization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7</w:t>
      </w:r>
      <w:r w:rsidRPr="00953EDF">
        <w:rPr>
          <w:rFonts w:ascii="Times New Roman" w:hAnsi="Times New Roman" w:cs="Times New Roman"/>
        </w:rPr>
        <w:t>, 71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49-55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06.028258</w:t>
      </w:r>
    </w:p>
    <w:p w14:paraId="195F073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3.</w:t>
      </w:r>
      <w:r w:rsidRPr="00953EDF">
        <w:tab/>
      </w:r>
      <w:r w:rsidRPr="00953EDF">
        <w:rPr>
          <w:rFonts w:ascii="Times New Roman" w:hAnsi="Times New Roman" w:cs="Times New Roman"/>
        </w:rPr>
        <w:t>Crowley RS, Riley AP, Sherwood AM, Groer CE, Shivaperumal N, Biscaia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ynthetic studies of neoclerodane diterpenes from Salvia divinorum: Identification of a potent and centrally acting mu opioid analgesic with reduced abuse liability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9(2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027-1103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235</w:t>
      </w:r>
    </w:p>
    <w:p w14:paraId="526C690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Thompson GL, Lane JR, Coudrat T, Sexton PM, Christopoulos A, Canals M. Systematic analysis of factors influencing observations of biased agonism at the mu-opioid receptor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113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0-8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16.05.014</w:t>
      </w:r>
    </w:p>
    <w:p w14:paraId="3FA8593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5.</w:t>
      </w:r>
      <w:r w:rsidRPr="00953EDF">
        <w:tab/>
      </w:r>
      <w:r w:rsidRPr="00953EDF">
        <w:rPr>
          <w:rFonts w:ascii="Times New Roman" w:hAnsi="Times New Roman" w:cs="Times New Roman"/>
        </w:rPr>
        <w:t>Kaserer T, Steinacher T, Kainhofer R, Erli F, Sturm S, Waltenberger 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ication and characterization of plant-derived alkaloids, corydine and corydaline, as novel mu opioid receptor agonists. </w:t>
      </w:r>
      <w:r w:rsidRPr="00953EDF">
        <w:rPr>
          <w:rFonts w:ascii="Times New Roman" w:hAnsi="Times New Roman" w:cs="Times New Roman"/>
          <w:b/>
        </w:rPr>
        <w:t>Scientific Report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0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380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98-020-70493-1</w:t>
      </w:r>
    </w:p>
    <w:p w14:paraId="24BA6DE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6.</w:t>
      </w:r>
      <w:r w:rsidRPr="00953EDF">
        <w:tab/>
      </w:r>
      <w:r w:rsidRPr="00953EDF">
        <w:rPr>
          <w:rFonts w:ascii="Times New Roman" w:hAnsi="Times New Roman" w:cs="Times New Roman"/>
        </w:rPr>
        <w:t>Piekielna-Ciesielska J, Artali R, Azzam AAH, Lambert DG, Kluczyk A, Gentilucci L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harmacological characterization of μ-opioid receptor agonists with biased G protein or β-arrestin signaling, and computational study of conformational changes during receptor activation. </w:t>
      </w:r>
      <w:r w:rsidRPr="00953EDF">
        <w:rPr>
          <w:rFonts w:ascii="Times New Roman" w:hAnsi="Times New Roman" w:cs="Times New Roman"/>
          <w:b/>
        </w:rPr>
        <w:t>Molecul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 xml:space="preserve">, 26(1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90/molecules26010013</w:t>
      </w:r>
    </w:p>
    <w:p w14:paraId="3F13DE6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7.</w:t>
      </w:r>
      <w:r w:rsidRPr="00953EDF">
        <w:tab/>
      </w:r>
      <w:r w:rsidRPr="00953EDF">
        <w:rPr>
          <w:rFonts w:ascii="Times New Roman" w:hAnsi="Times New Roman" w:cs="Times New Roman"/>
        </w:rPr>
        <w:t>Groom S, Blum NK, Conibear AE, Disney A, Hill R, Husbands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novel G protein-biased agonist at the mu opioid receptor induces substantial receptor desensitisation through G protein-coupled receptor kinase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180(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43-95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5334</w:t>
      </w:r>
    </w:p>
    <w:p w14:paraId="114A0473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8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Zebala JA, Schuler AD, Kahn SJ, Maeda DY. Desmetramadol is identified as a G-protein biased µ opioid receptor agonist. </w:t>
      </w:r>
      <w:r w:rsidRPr="00953EDF">
        <w:rPr>
          <w:rFonts w:ascii="Times New Roman" w:hAnsi="Times New Roman" w:cs="Times New Roman"/>
          <w:b/>
        </w:rPr>
        <w:t>Frontiers in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0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8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phar.2019.01680</w:t>
      </w:r>
    </w:p>
    <w:p w14:paraId="723BAFC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59.</w:t>
      </w:r>
      <w:r w:rsidRPr="00953EDF">
        <w:tab/>
      </w:r>
      <w:r w:rsidRPr="00953EDF">
        <w:rPr>
          <w:rFonts w:ascii="Times New Roman" w:hAnsi="Times New Roman" w:cs="Times New Roman"/>
        </w:rPr>
        <w:t>Dekan Z, Sianati S, Yousuf A, Sutcliffe KJ, Gillis A, Mallet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tetrapeptide class of biased analgesics from an Australian fungus targets the µ-opioid receptor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16(4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353-2235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908662116</w:t>
      </w:r>
    </w:p>
    <w:p w14:paraId="1DABC2F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0.</w:t>
      </w:r>
      <w:r w:rsidRPr="00953EDF">
        <w:tab/>
      </w:r>
      <w:r w:rsidRPr="00953EDF">
        <w:rPr>
          <w:rFonts w:ascii="Times New Roman" w:hAnsi="Times New Roman" w:cs="Times New Roman"/>
        </w:rPr>
        <w:t>Ramos-Gonzalez N, Groom S, Sutcliffe KJ, Bancroft S, Bailey CP, Sessions RB</w:t>
      </w:r>
      <w:r w:rsidRPr="00953EDF">
        <w:rPr>
          <w:rFonts w:ascii="Times New Roman" w:hAnsi="Times New Roman" w:cs="Times New Roman"/>
          <w:i/>
        </w:rPr>
        <w:t xml:space="preserve">, et </w:t>
      </w:r>
      <w:r w:rsidRPr="00953EDF">
        <w:rPr>
          <w:rFonts w:ascii="Times New Roman" w:hAnsi="Times New Roman" w:cs="Times New Roman"/>
          <w:i/>
        </w:rPr>
        <w:lastRenderedPageBreak/>
        <w:t>al.</w:t>
      </w:r>
      <w:r w:rsidRPr="00953EDF">
        <w:rPr>
          <w:rFonts w:ascii="Times New Roman" w:hAnsi="Times New Roman" w:cs="Times New Roman"/>
        </w:rPr>
        <w:t xml:space="preserve"> Carfentanil is a beta-arrestin-biased agonist at the mu opioid receptor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180(1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341-236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6084</w:t>
      </w:r>
    </w:p>
    <w:p w14:paraId="0D4CB88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1.</w:t>
      </w:r>
      <w:r w:rsidRPr="00953EDF">
        <w:tab/>
      </w:r>
      <w:r w:rsidRPr="00953EDF">
        <w:rPr>
          <w:rFonts w:ascii="Times New Roman" w:hAnsi="Times New Roman" w:cs="Times New Roman"/>
        </w:rPr>
        <w:t>Chang SD, Mascarella SW, Spangler SM, Gurevich VV, Navarro HA, Carroll FI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Quantitative signaling and structure-activity analyses demonstrate functional selectivity at the nociceptin/orphanin FQ opioid receptor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88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02-51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5.099150</w:t>
      </w:r>
    </w:p>
    <w:p w14:paraId="5D3DAF7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2.</w:t>
      </w:r>
      <w:r w:rsidRPr="00953EDF">
        <w:tab/>
      </w:r>
      <w:r w:rsidRPr="00953EDF">
        <w:rPr>
          <w:rFonts w:ascii="Times New Roman" w:hAnsi="Times New Roman" w:cs="Times New Roman"/>
        </w:rPr>
        <w:t>Malfacini D, Ambrosio C, Gro MC, Sbraccia M, Trapella C, Guerrini 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harmacological profile of nociceptin/orphanin FQ receptors interacting with G-proteins and β-arrestins 2. </w:t>
      </w:r>
      <w:r w:rsidRPr="00953EDF">
        <w:rPr>
          <w:rFonts w:ascii="Times New Roman" w:hAnsi="Times New Roman" w:cs="Times New Roman"/>
          <w:b/>
        </w:rPr>
        <w:t>PLoS On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10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013286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371/journal.pone.0132865</w:t>
      </w:r>
    </w:p>
    <w:p w14:paraId="07487B8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3.</w:t>
      </w:r>
      <w:r w:rsidRPr="00953EDF">
        <w:tab/>
      </w:r>
      <w:r w:rsidRPr="00953EDF">
        <w:rPr>
          <w:rFonts w:ascii="Times New Roman" w:hAnsi="Times New Roman" w:cs="Times New Roman"/>
        </w:rPr>
        <w:t>Rizzi A, Cerlesi MC, Ruzza C, Malfacini D, Ferrari F, Bianco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harmacological characterization of cebranopadol a novel analgesic acting as mixed nociceptin/orphanin FQ and opioid receptor agonist. </w:t>
      </w:r>
      <w:r w:rsidRPr="00953EDF">
        <w:rPr>
          <w:rFonts w:ascii="Times New Roman" w:hAnsi="Times New Roman" w:cs="Times New Roman"/>
          <w:b/>
        </w:rPr>
        <w:t>Pharmacology Research &amp; Perspective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4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0024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2/prp2.247</w:t>
      </w:r>
    </w:p>
    <w:p w14:paraId="1D0DE4A2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4.</w:t>
      </w:r>
      <w:r w:rsidRPr="00953EDF">
        <w:tab/>
      </w:r>
      <w:r w:rsidRPr="00953EDF">
        <w:rPr>
          <w:rFonts w:ascii="Times New Roman" w:hAnsi="Times New Roman" w:cs="Times New Roman"/>
        </w:rPr>
        <w:t>Chao PK, Chang HF, Chang WT, Yeh TK, Ou LC, Chuang JY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PR1M97, a dual mu opioid receptor/nociceptin-orphanin FQ peptide receptor agonist, produces potent antinociceptive effects with safer properties than morphine. </w:t>
      </w:r>
      <w:r w:rsidRPr="00953EDF">
        <w:rPr>
          <w:rFonts w:ascii="Times New Roman" w:hAnsi="Times New Roman" w:cs="Times New Roman"/>
          <w:b/>
        </w:rPr>
        <w:t>Neuro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166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767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neuropharm.2019.107678</w:t>
      </w:r>
    </w:p>
    <w:p w14:paraId="17252F1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5.</w:t>
      </w:r>
      <w:r w:rsidRPr="00953EDF">
        <w:tab/>
      </w:r>
      <w:r w:rsidRPr="00953EDF">
        <w:rPr>
          <w:rFonts w:ascii="Times New Roman" w:hAnsi="Times New Roman" w:cs="Times New Roman"/>
        </w:rPr>
        <w:t>Hollenberg MD, Mihara K, Polley D, Suen JY, Han A, Fairlie DP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signalling and proteinase-activated receptors (PARs): targeting inflammatory disease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171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80-119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2544</w:t>
      </w:r>
    </w:p>
    <w:p w14:paraId="3984D74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6.</w:t>
      </w:r>
      <w:r w:rsidRPr="00953EDF">
        <w:tab/>
      </w:r>
      <w:r w:rsidRPr="00953EDF">
        <w:rPr>
          <w:rFonts w:ascii="Times New Roman" w:hAnsi="Times New Roman" w:cs="Times New Roman"/>
        </w:rPr>
        <w:t>Suen JY, Cotterell A, Lohman RJ, Lim J, Han A, Yau MK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athway-selective antagonism of proteinase activated receptor 2. </w:t>
      </w:r>
      <w:r w:rsidRPr="00953EDF">
        <w:rPr>
          <w:rFonts w:ascii="Times New Roman" w:hAnsi="Times New Roman" w:cs="Times New Roman"/>
          <w:b/>
        </w:rPr>
        <w:t>British Journal of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171(1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112-412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2757</w:t>
      </w:r>
    </w:p>
    <w:p w14:paraId="043A97C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7.</w:t>
      </w:r>
      <w:r w:rsidRPr="00953EDF">
        <w:tab/>
      </w:r>
      <w:r w:rsidRPr="00953EDF">
        <w:rPr>
          <w:rFonts w:ascii="Times New Roman" w:hAnsi="Times New Roman" w:cs="Times New Roman"/>
        </w:rPr>
        <w:t>Zhao P, Lieu T, Barlow N, Metcalf M, Veldhuis NA, Jensen DD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Cathepsin S causes inflammatory pain via biased agonism of PAR2 and TRPV4. </w:t>
      </w:r>
      <w:r w:rsidRPr="00953EDF">
        <w:rPr>
          <w:rFonts w:ascii="Times New Roman" w:hAnsi="Times New Roman" w:cs="Times New Roman"/>
          <w:b/>
        </w:rPr>
        <w:t>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289(3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7215-2723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4.599712</w:t>
      </w:r>
    </w:p>
    <w:p w14:paraId="2B70E62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8.</w:t>
      </w:r>
      <w:r w:rsidRPr="00953EDF">
        <w:tab/>
      </w:r>
      <w:r w:rsidRPr="00953EDF">
        <w:rPr>
          <w:rFonts w:ascii="Times New Roman" w:hAnsi="Times New Roman" w:cs="Times New Roman"/>
        </w:rPr>
        <w:t>Kocan M, Sarwar M, Ang SY, Xiao J, Marugan JJ, Hossain M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ML290 is a biased allosteric agonist at the relaxin receptor RXFP1. </w:t>
      </w:r>
      <w:r w:rsidRPr="00953EDF">
        <w:rPr>
          <w:rFonts w:ascii="Times New Roman" w:hAnsi="Times New Roman" w:cs="Times New Roman"/>
          <w:b/>
        </w:rPr>
        <w:t>Scientific Report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7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6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98-017-02916-5</w:t>
      </w:r>
    </w:p>
    <w:p w14:paraId="4641094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6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van der Westhuizen ET, Christopoulos A, Sexton PM, Wade JD, Summers RJ. H2 relaxin is a biased ligand relative to H3 relaxin at the relaxin family peptide receptor 3 (RXFP3)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0</w:t>
      </w:r>
      <w:r w:rsidRPr="00953EDF">
        <w:rPr>
          <w:rFonts w:ascii="Times New Roman" w:hAnsi="Times New Roman" w:cs="Times New Roman"/>
        </w:rPr>
        <w:t>, 77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759-77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09.061432</w:t>
      </w:r>
    </w:p>
    <w:p w14:paraId="2E87180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0.</w:t>
      </w:r>
      <w:r w:rsidRPr="00953EDF">
        <w:tab/>
      </w:r>
      <w:r w:rsidRPr="00953EDF">
        <w:rPr>
          <w:rFonts w:ascii="Times New Roman" w:hAnsi="Times New Roman" w:cs="Times New Roman"/>
        </w:rPr>
        <w:t>Harris JA, Faust B, Gondin AB, Damgen MA, Suomivuori CM, Veldhuis N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lective G protein signaling driven by substance P-neurokinin receptor dynamics. </w:t>
      </w:r>
      <w:r w:rsidRPr="00953EDF">
        <w:rPr>
          <w:rFonts w:ascii="Times New Roman" w:hAnsi="Times New Roman" w:cs="Times New Roman"/>
          <w:b/>
        </w:rPr>
        <w:t>Nature Chemical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8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9-11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89-021-00890-8</w:t>
      </w:r>
    </w:p>
    <w:p w14:paraId="2944C61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1.</w:t>
      </w:r>
      <w:r w:rsidRPr="00953EDF">
        <w:tab/>
      </w:r>
      <w:r w:rsidRPr="00953EDF">
        <w:rPr>
          <w:rFonts w:ascii="Times New Roman" w:hAnsi="Times New Roman" w:cs="Times New Roman"/>
        </w:rPr>
        <w:t>Brule C, Perzo N, Joubert JE, Sainsily X, Leduc R, Castel H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signaling regulates the pleiotropic effects of the urotensin II receptor to modulate its cellular behaviors. </w:t>
      </w:r>
      <w:r w:rsidRPr="00953EDF">
        <w:rPr>
          <w:rFonts w:ascii="Times New Roman" w:hAnsi="Times New Roman" w:cs="Times New Roman"/>
          <w:b/>
        </w:rPr>
        <w:t>FASEB Journa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28(1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148-516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96/fj.14-249771</w:t>
      </w:r>
    </w:p>
    <w:p w14:paraId="6C1C8CC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2.</w:t>
      </w:r>
      <w:r w:rsidRPr="00953EDF">
        <w:tab/>
      </w:r>
      <w:r w:rsidRPr="00953EDF">
        <w:rPr>
          <w:rFonts w:ascii="Times New Roman" w:hAnsi="Times New Roman" w:cs="Times New Roman"/>
        </w:rPr>
        <w:t>Rahmeh R, Damian M, Cottet M, Orcel H, Mendre C, Durroux T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al insights into biased G protein-coupled receptor signaling revealed by fluorescence spectroscopy. </w:t>
      </w:r>
      <w:r w:rsidRPr="00953EDF">
        <w:rPr>
          <w:rFonts w:ascii="Times New Roman" w:hAnsi="Times New Roman" w:cs="Times New Roman"/>
          <w:b/>
        </w:rPr>
        <w:t xml:space="preserve">Proceedings of the National Academy of Sciences of the United </w:t>
      </w:r>
      <w:r w:rsidRPr="00953EDF">
        <w:rPr>
          <w:rFonts w:ascii="Times New Roman" w:hAnsi="Times New Roman" w:cs="Times New Roman"/>
          <w:b/>
        </w:rPr>
        <w:lastRenderedPageBreak/>
        <w:t>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109(1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6733-673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201093109</w:t>
      </w:r>
    </w:p>
    <w:p w14:paraId="16B1DB8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3.</w:t>
      </w:r>
      <w:r w:rsidRPr="00953EDF">
        <w:tab/>
      </w:r>
      <w:r w:rsidRPr="00953EDF">
        <w:rPr>
          <w:rFonts w:ascii="Times New Roman" w:hAnsi="Times New Roman" w:cs="Times New Roman"/>
        </w:rPr>
        <w:t>Duerrauer L, Muratspahic E, Gattringer J, Keov P, Mendel HC, Pfleger KDG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8-arachnotocin-an arthropod-derived G protein-biased ligand of the human vasopressin V(2) receptor. </w:t>
      </w:r>
      <w:r w:rsidRPr="00953EDF">
        <w:rPr>
          <w:rFonts w:ascii="Times New Roman" w:hAnsi="Times New Roman" w:cs="Times New Roman"/>
          <w:b/>
        </w:rPr>
        <w:t>Scientific Report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9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929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98-019-55675-w</w:t>
      </w:r>
    </w:p>
    <w:p w14:paraId="44E73A3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4.</w:t>
      </w:r>
      <w:r w:rsidRPr="00953EDF">
        <w:tab/>
      </w:r>
      <w:r w:rsidRPr="00953EDF">
        <w:rPr>
          <w:rFonts w:ascii="Times New Roman" w:hAnsi="Times New Roman" w:cs="Times New Roman"/>
        </w:rPr>
        <w:t>Reversi A, Rimoldi V, Marrocco T, Cassoni P, Bussolati G, Parenti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The oxytocin receptor antagonist atosiban inhibits cell growth via a "biased agonist" mechanism. </w:t>
      </w:r>
      <w:r w:rsidRPr="00953EDF">
        <w:rPr>
          <w:rFonts w:ascii="Times New Roman" w:hAnsi="Times New Roman" w:cs="Times New Roman"/>
          <w:b/>
        </w:rPr>
        <w:t>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5</w:t>
      </w:r>
      <w:r w:rsidRPr="00953EDF">
        <w:rPr>
          <w:rFonts w:ascii="Times New Roman" w:hAnsi="Times New Roman" w:cs="Times New Roman"/>
        </w:rPr>
        <w:t>, 280(16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6311-163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409945200</w:t>
      </w:r>
    </w:p>
    <w:p w14:paraId="365869A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5.</w:t>
      </w:r>
      <w:r w:rsidRPr="00953EDF">
        <w:tab/>
      </w:r>
      <w:r w:rsidRPr="00953EDF">
        <w:rPr>
          <w:rFonts w:ascii="Times New Roman" w:hAnsi="Times New Roman" w:cs="Times New Roman"/>
        </w:rPr>
        <w:t>Shao Z, Shen Q, Yao B, Mao C, Chen LN, Zhang H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ication and mechanism of G protein-biased ligands for chemokine receptor CCR1. </w:t>
      </w:r>
      <w:r w:rsidRPr="00953EDF">
        <w:rPr>
          <w:rFonts w:ascii="Times New Roman" w:hAnsi="Times New Roman" w:cs="Times New Roman"/>
          <w:b/>
        </w:rPr>
        <w:t>Nature Chemical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8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64-27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589-021-00918-z</w:t>
      </w:r>
    </w:p>
    <w:p w14:paraId="7A95F50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6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Corbisier J, Huszagh A, Gales C, Parmentier M, Springael JY. Partial agonist and biased signaling properties of the synthetic enantiomers J113863/UCB35625 at chemokine receptors CCR2 and CCR5. </w:t>
      </w:r>
      <w:r w:rsidRPr="00953EDF">
        <w:rPr>
          <w:rFonts w:ascii="Times New Roman" w:hAnsi="Times New Roman" w:cs="Times New Roman"/>
          <w:b/>
        </w:rPr>
        <w:t>The Journal of biologic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292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75-58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4/jbc.M116.757559</w:t>
      </w:r>
    </w:p>
    <w:p w14:paraId="0CB944E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7.</w:t>
      </w:r>
      <w:r w:rsidRPr="00953EDF">
        <w:tab/>
      </w:r>
      <w:r w:rsidRPr="00953EDF">
        <w:rPr>
          <w:rFonts w:ascii="Times New Roman" w:hAnsi="Times New Roman" w:cs="Times New Roman"/>
        </w:rPr>
        <w:t>Lorenzen E, Ceraudo E, Berchiche YA, Rico CA, Furstenberg A, Sakmar TP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G protein subtype-specific signaling bias in a series of CCR5 chemokine analogs. </w:t>
      </w:r>
      <w:r w:rsidRPr="00953EDF">
        <w:rPr>
          <w:rFonts w:ascii="Times New Roman" w:hAnsi="Times New Roman" w:cs="Times New Roman"/>
          <w:b/>
        </w:rPr>
        <w:t>Science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 xml:space="preserve">, 11(552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signal.aao6152</w:t>
      </w:r>
    </w:p>
    <w:p w14:paraId="3AA0A7E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8.</w:t>
      </w:r>
      <w:r w:rsidRPr="00953EDF">
        <w:tab/>
      </w:r>
      <w:r w:rsidRPr="00953EDF">
        <w:rPr>
          <w:rFonts w:ascii="Times New Roman" w:hAnsi="Times New Roman" w:cs="Times New Roman"/>
        </w:rPr>
        <w:t>Boon K, Vanalken N, Szpakowska M, Chevigne A, Schols D, Van Loy T. Systematic assessment of chemokine ligand bias at the human chemokine receptor CXCR2 indicates G protein bias over β-arrestin recruitment and receptor internalization.</w:t>
      </w:r>
      <w:r w:rsidRPr="00953EDF">
        <w:rPr>
          <w:rFonts w:ascii="Times New Roman" w:hAnsi="Times New Roman" w:cs="Times New Roman"/>
          <w:b/>
        </w:rPr>
        <w:t xml:space="preserve"> Cell Communication and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</w:t>
      </w:r>
      <w:r w:rsidRPr="00953EDF">
        <w:rPr>
          <w:rFonts w:ascii="Times New Roman" w:hAnsi="Times New Roman" w:cs="Times New Roman"/>
        </w:rPr>
        <w:t>, 22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86/s12964-023-01460-2</w:t>
      </w:r>
    </w:p>
    <w:p w14:paraId="4D51E93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7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Watts AO, Scholten DJ, Heitman LH, Vischer HF, Leurs R. Label-free impedance responses of endogenous and synthetic chemokine receptor CXCR3 agonists correlate with Gi-protein pathway activation. </w:t>
      </w:r>
      <w:r w:rsidRPr="00953EDF">
        <w:rPr>
          <w:rFonts w:ascii="Times New Roman" w:hAnsi="Times New Roman" w:cs="Times New Roman"/>
          <w:b/>
        </w:rPr>
        <w:t>Biochemical and Biophysical Research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419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12-41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brc.2012.02.036</w:t>
      </w:r>
    </w:p>
    <w:p w14:paraId="78336BB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0.</w:t>
      </w:r>
      <w:r w:rsidRPr="00953EDF">
        <w:tab/>
      </w:r>
      <w:r w:rsidRPr="00953EDF">
        <w:rPr>
          <w:rFonts w:ascii="Times New Roman" w:hAnsi="Times New Roman" w:cs="Times New Roman"/>
        </w:rPr>
        <w:t>Zheng K, Smith JS, Eiger DS, Warman A, Choi I, Honeycutt C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agonists of the chemokine receptor CXCR3 differentially signal through Gαi:β-arrestin complexes. </w:t>
      </w:r>
      <w:r w:rsidRPr="00953EDF">
        <w:rPr>
          <w:rFonts w:ascii="Times New Roman" w:hAnsi="Times New Roman" w:cs="Times New Roman"/>
          <w:b/>
        </w:rPr>
        <w:t>Science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 xml:space="preserve">, 15(726)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signal.abg5203</w:t>
      </w:r>
    </w:p>
    <w:p w14:paraId="7077424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1.</w:t>
      </w:r>
      <w:r w:rsidRPr="00953EDF">
        <w:tab/>
      </w:r>
      <w:r w:rsidRPr="00953EDF">
        <w:rPr>
          <w:rFonts w:ascii="Times New Roman" w:hAnsi="Times New Roman" w:cs="Times New Roman"/>
        </w:rPr>
        <w:t>Milanos L, Brox R, Frank T, Poklukar G, Palmisano R, Waibel 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and characterization of biased allosteric agonists of the chemokine receptor CXCR3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59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222-224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5b01965</w:t>
      </w:r>
    </w:p>
    <w:p w14:paraId="25EF661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2.</w:t>
      </w:r>
      <w:r w:rsidRPr="00953EDF">
        <w:tab/>
      </w:r>
      <w:r w:rsidRPr="00953EDF">
        <w:rPr>
          <w:rFonts w:ascii="Times New Roman" w:hAnsi="Times New Roman" w:cs="Times New Roman"/>
        </w:rPr>
        <w:t>Quoyer J, Janz JM, Luo J, Ren Y, Armando S, Lukashova 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epducin targeting the C-X-C chemokine receptor type 4 acts as a biased agonist favoring activation of the inhibitory G protein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110(5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5088-509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312515110</w:t>
      </w:r>
    </w:p>
    <w:p w14:paraId="7FA9307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3.</w:t>
      </w:r>
      <w:r w:rsidRPr="00953EDF">
        <w:tab/>
      </w:r>
      <w:r w:rsidRPr="00953EDF">
        <w:rPr>
          <w:rFonts w:ascii="Times New Roman" w:hAnsi="Times New Roman" w:cs="Times New Roman"/>
        </w:rPr>
        <w:t>Mao C, Xiao P, Tao XN, Qin J, He QT, Zhang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Unsaturated bond recognition leads to biased signal in a fatty acid receptor. </w:t>
      </w:r>
      <w:r w:rsidRPr="00953EDF">
        <w:rPr>
          <w:rFonts w:ascii="Times New Roman" w:hAnsi="Times New Roman" w:cs="Times New Roman"/>
          <w:b/>
        </w:rPr>
        <w:t>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380(6640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add622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ence.add6220</w:t>
      </w:r>
    </w:p>
    <w:p w14:paraId="2A1C9F1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4.</w:t>
      </w:r>
      <w:r w:rsidRPr="00953EDF">
        <w:tab/>
      </w:r>
      <w:r w:rsidRPr="00953EDF">
        <w:rPr>
          <w:rFonts w:ascii="Times New Roman" w:hAnsi="Times New Roman" w:cs="Times New Roman"/>
        </w:rPr>
        <w:t>Li A, Yang D, Zhu M, Tsai KC, Xiao KH, Yu X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novel FFA4 </w:t>
      </w:r>
      <w:r w:rsidRPr="00953EDF">
        <w:rPr>
          <w:rFonts w:ascii="Times New Roman" w:hAnsi="Times New Roman" w:cs="Times New Roman"/>
        </w:rPr>
        <w:lastRenderedPageBreak/>
        <w:t xml:space="preserve">(GPR120) receptor agonists with beta-arrestin2-biased characteristics. </w:t>
      </w:r>
      <w:r w:rsidRPr="00953EDF">
        <w:rPr>
          <w:rFonts w:ascii="Times New Roman" w:hAnsi="Times New Roman" w:cs="Times New Roman"/>
          <w:b/>
        </w:rPr>
        <w:t>Future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7(1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429-243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4155/fmc.15.160</w:t>
      </w:r>
    </w:p>
    <w:p w14:paraId="1025E05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5.</w:t>
      </w:r>
      <w:r w:rsidRPr="00953EDF">
        <w:tab/>
      </w:r>
      <w:r w:rsidRPr="00953EDF">
        <w:rPr>
          <w:rFonts w:ascii="Times New Roman" w:hAnsi="Times New Roman" w:cs="Times New Roman"/>
        </w:rPr>
        <w:t>Galvani S, Sanson M, Blaho VA, Swendeman SL, Conger H, Dahlback B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HDL-bound sphingosine 1-phosphate acts as a biased agonist for the endothelial cell receptor S1P1 to limit vascular inflammation. </w:t>
      </w:r>
      <w:r w:rsidRPr="00953EDF">
        <w:rPr>
          <w:rFonts w:ascii="Times New Roman" w:hAnsi="Times New Roman" w:cs="Times New Roman"/>
          <w:b/>
        </w:rPr>
        <w:t>Science Signaling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5</w:t>
      </w:r>
      <w:r w:rsidRPr="00953EDF">
        <w:rPr>
          <w:rFonts w:ascii="Times New Roman" w:hAnsi="Times New Roman" w:cs="Times New Roman"/>
        </w:rPr>
        <w:t>, 8(38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ra7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6/scisignal.aaa2581</w:t>
      </w:r>
    </w:p>
    <w:p w14:paraId="3268CDFC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6.</w:t>
      </w:r>
      <w:r w:rsidRPr="00953EDF">
        <w:tab/>
      </w:r>
      <w:r w:rsidRPr="00953EDF">
        <w:rPr>
          <w:rFonts w:ascii="Times New Roman" w:hAnsi="Times New Roman" w:cs="Times New Roman"/>
        </w:rPr>
        <w:t>Sykes DA, Riddy DM, Stamp C, Bradley ME, McGuiness N, Sattikar 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nvestigating the molecular mechanisms through which FTY720-P causes persistent S1P1 receptor internalization. </w:t>
      </w:r>
      <w:r w:rsidRPr="00953EDF">
        <w:rPr>
          <w:rFonts w:ascii="Times New Roman" w:hAnsi="Times New Roman" w:cs="Times New Roman"/>
          <w:b/>
        </w:rPr>
        <w:t>Br J Pharmaco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171(2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797-48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bph.12620</w:t>
      </w:r>
    </w:p>
    <w:p w14:paraId="44065860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7.</w:t>
      </w:r>
      <w:r w:rsidRPr="00953EDF">
        <w:tab/>
      </w:r>
      <w:r w:rsidRPr="00953EDF">
        <w:rPr>
          <w:rFonts w:ascii="Times New Roman" w:hAnsi="Times New Roman" w:cs="Times New Roman"/>
        </w:rPr>
        <w:t>Dhar TG, Xiao HY, Xie J, Lehman-McKeeman LD, Wu DR, Dabros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Identification and preclinical pharmacology of BMS-986104: A differentiated S1P1 receptor modulator in clinical trials. </w:t>
      </w:r>
      <w:r w:rsidRPr="00953EDF">
        <w:rPr>
          <w:rFonts w:ascii="Times New Roman" w:hAnsi="Times New Roman" w:cs="Times New Roman"/>
          <w:b/>
        </w:rPr>
        <w:t>ACS Medicinal Chemistry Letter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7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83-28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medchemlett.5b00448</w:t>
      </w:r>
    </w:p>
    <w:p w14:paraId="70C3494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8.</w:t>
      </w:r>
      <w:r w:rsidRPr="00953EDF">
        <w:tab/>
      </w:r>
      <w:r w:rsidRPr="00953EDF">
        <w:rPr>
          <w:rFonts w:ascii="Times New Roman" w:hAnsi="Times New Roman" w:cs="Times New Roman"/>
        </w:rPr>
        <w:t>Toyomoto M, Inoue A, Iida K, Denawa M, Kii I, Ngako Kadji F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1PR3-G12-biased agonist ALESIA targets cancer metabolism and promotes glucose starvation. </w:t>
      </w:r>
      <w:r w:rsidRPr="00953EDF">
        <w:rPr>
          <w:rFonts w:ascii="Times New Roman" w:hAnsi="Times New Roman" w:cs="Times New Roman"/>
          <w:b/>
        </w:rPr>
        <w:t>Cell Chemical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28(8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32-114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chembiol.2021.01.004</w:t>
      </w:r>
    </w:p>
    <w:p w14:paraId="56FE4F98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89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Laprairie RB, Bagher AM, Kelly ME, Denovan-Wright EM. Biased type 1 cannabinoid receptor signaling influences neuronal viability in a cell culture model of huntington disease. </w:t>
      </w:r>
      <w:r w:rsidRPr="00953EDF">
        <w:rPr>
          <w:rFonts w:ascii="Times New Roman" w:hAnsi="Times New Roman" w:cs="Times New Roman"/>
          <w:b/>
        </w:rPr>
        <w:t>Molecular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89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64-3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mol.115.101980</w:t>
      </w:r>
    </w:p>
    <w:p w14:paraId="5D4060C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0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Breivogel CS, Lambert JM, Gerfin S, Huffman JW, Razdan RK. Sensitivity to Δ9-tetrahydrocannabinol is selectively enhanced in beta-arrestin2-/- mice. </w:t>
      </w:r>
      <w:r w:rsidRPr="00953EDF">
        <w:rPr>
          <w:rFonts w:ascii="Times New Roman" w:hAnsi="Times New Roman" w:cs="Times New Roman"/>
          <w:b/>
        </w:rPr>
        <w:t>Behaviour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8</w:t>
      </w:r>
      <w:r w:rsidRPr="00953EDF">
        <w:rPr>
          <w:rFonts w:ascii="Times New Roman" w:hAnsi="Times New Roman" w:cs="Times New Roman"/>
        </w:rPr>
        <w:t>, 19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8-3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97/FBP.0b013e328308f1e6</w:t>
      </w:r>
    </w:p>
    <w:p w14:paraId="2B1B15E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1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Ahn KH, Mahmoud MM, Samala S, Lu D, Kendall DA. Profiling two indole-2-carboxamides for allosteric modulation of the CB1 receptor. </w:t>
      </w:r>
      <w:r w:rsidRPr="00953EDF">
        <w:rPr>
          <w:rFonts w:ascii="Times New Roman" w:hAnsi="Times New Roman" w:cs="Times New Roman"/>
          <w:b/>
        </w:rPr>
        <w:t>Journal of Neuro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124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584-58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11/jnc.12115</w:t>
      </w:r>
    </w:p>
    <w:p w14:paraId="65E81C1F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2.</w:t>
      </w:r>
      <w:r w:rsidRPr="00953EDF">
        <w:tab/>
      </w:r>
      <w:r w:rsidRPr="00953EDF">
        <w:rPr>
          <w:rFonts w:ascii="Times New Roman" w:hAnsi="Times New Roman" w:cs="Times New Roman"/>
        </w:rPr>
        <w:t>Khurana L, Fu BQ, Duddupudi AL, Liao YH, Immadi SS, Kendall D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Pyrimidinyl biphenylureas: Identification of new lead compounds as allosteric modulators of the cannabinoid receptor CB1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7</w:t>
      </w:r>
      <w:r w:rsidRPr="00953EDF">
        <w:rPr>
          <w:rFonts w:ascii="Times New Roman" w:hAnsi="Times New Roman" w:cs="Times New Roman"/>
        </w:rPr>
        <w:t>, 60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89-110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6b01448</w:t>
      </w:r>
    </w:p>
    <w:p w14:paraId="5C1ACA9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3.</w:t>
      </w:r>
      <w:r w:rsidRPr="00953EDF">
        <w:tab/>
      </w:r>
      <w:r w:rsidRPr="00953EDF">
        <w:rPr>
          <w:rFonts w:ascii="Times New Roman" w:hAnsi="Times New Roman" w:cs="Times New Roman"/>
        </w:rPr>
        <w:t>Wouters E, Walraed J, Robertson MJ, Meyrath M, Szpakowska M, Chevigne 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ssessment of biased agonism among distinct synthetic cannabinoid receptor agonist scaffolds. </w:t>
      </w:r>
      <w:r w:rsidRPr="00953EDF">
        <w:rPr>
          <w:rFonts w:ascii="Times New Roman" w:hAnsi="Times New Roman" w:cs="Times New Roman"/>
          <w:b/>
        </w:rPr>
        <w:t>ACS Pharmacology &amp; Translational Science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0</w:t>
      </w:r>
      <w:r w:rsidRPr="00953EDF">
        <w:rPr>
          <w:rFonts w:ascii="Times New Roman" w:hAnsi="Times New Roman" w:cs="Times New Roman"/>
        </w:rPr>
        <w:t>, 3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85-29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ptsci.9b00069</w:t>
      </w:r>
    </w:p>
    <w:p w14:paraId="6BCC9EC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4.</w:t>
      </w:r>
      <w:r w:rsidRPr="00953EDF">
        <w:tab/>
      </w:r>
      <w:r w:rsidRPr="00953EDF">
        <w:rPr>
          <w:rFonts w:ascii="Times New Roman" w:hAnsi="Times New Roman" w:cs="Times New Roman"/>
        </w:rPr>
        <w:t>Shen S, Wu C, Lin G, Yang X, Zhou Y, Zhao C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based identification of a G protein-biased allosteric modulator of cannabinoid receptor CB1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</w:t>
      </w:r>
      <w:r w:rsidRPr="00953EDF">
        <w:rPr>
          <w:rFonts w:ascii="Times New Roman" w:hAnsi="Times New Roman" w:cs="Times New Roman"/>
        </w:rPr>
        <w:t>, 121(2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232153212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321532121</w:t>
      </w:r>
    </w:p>
    <w:p w14:paraId="2980BFC5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5.</w:t>
      </w:r>
      <w:r w:rsidRPr="00953EDF">
        <w:tab/>
      </w:r>
      <w:r w:rsidRPr="00953EDF">
        <w:rPr>
          <w:rFonts w:ascii="Times New Roman" w:hAnsi="Times New Roman" w:cs="Times New Roman"/>
        </w:rPr>
        <w:t>Garai S, Leo LM, Szczesniak AM, Hurst DP, Schaffer PC, Zagzoog 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a biased allosteric modulator for cannabinoid 1 receptor: Preclinical anti-glaucoma efficacy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1</w:t>
      </w:r>
      <w:r w:rsidRPr="00953EDF">
        <w:rPr>
          <w:rFonts w:ascii="Times New Roman" w:hAnsi="Times New Roman" w:cs="Times New Roman"/>
        </w:rPr>
        <w:t>, 64(1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8104-8126. </w:t>
      </w:r>
      <w:r w:rsidRPr="00953EDF">
        <w:lastRenderedPageBreak/>
        <w:t xml:space="preserve">doi: </w:t>
      </w:r>
      <w:r w:rsidRPr="00953EDF">
        <w:rPr>
          <w:rFonts w:ascii="Times New Roman" w:hAnsi="Times New Roman" w:cs="Times New Roman"/>
        </w:rPr>
        <w:t>10.1021/acs.jmedchem.1c00040</w:t>
      </w:r>
    </w:p>
    <w:p w14:paraId="260CD99A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6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Dhopeshwarkar A, Mackie K. Functional selectivity of CB2 cannabinoid receptor ligands at a canonical and noncanonical pathway. </w:t>
      </w:r>
      <w:r w:rsidRPr="00953EDF">
        <w:rPr>
          <w:rFonts w:ascii="Times New Roman" w:hAnsi="Times New Roman" w:cs="Times New Roman"/>
          <w:b/>
        </w:rPr>
        <w:t>The 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358(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42-35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16.232561</w:t>
      </w:r>
    </w:p>
    <w:p w14:paraId="7D15ED5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7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Oyagawa CRM, de la Harpe SM, Saroz Y, Glass M, Vernall AJ, Grimsey NL. Cannabinoid receptor 2 signalling bias elicited by 2,4,6-trisubstituted 1,3,5-triazines. </w:t>
      </w:r>
      <w:r w:rsidRPr="00953EDF">
        <w:rPr>
          <w:rFonts w:ascii="Times New Roman" w:hAnsi="Times New Roman" w:cs="Times New Roman"/>
          <w:b/>
        </w:rPr>
        <w:t>Frontiers in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20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3389/fphar.2018.01202</w:t>
      </w:r>
    </w:p>
    <w:p w14:paraId="207D596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8.</w:t>
      </w:r>
      <w:r w:rsidRPr="00953EDF">
        <w:tab/>
      </w:r>
      <w:r w:rsidRPr="00953EDF">
        <w:rPr>
          <w:rFonts w:ascii="Times New Roman" w:hAnsi="Times New Roman" w:cs="Times New Roman"/>
        </w:rPr>
        <w:t>Ogawa S, Watanabe T, Sugimoto I, Moriyuki K, Goto Y, Yamane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iscovery of G protein-biased EP2 receptor agonists. </w:t>
      </w:r>
      <w:r w:rsidRPr="00953EDF">
        <w:rPr>
          <w:rFonts w:ascii="Times New Roman" w:hAnsi="Times New Roman" w:cs="Times New Roman"/>
          <w:b/>
        </w:rPr>
        <w:t>ACS Medicinal Chemistry Letter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7(3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06-31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medchemlett.5b00455</w:t>
      </w:r>
    </w:p>
    <w:p w14:paraId="7E1EB5B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199.</w:t>
      </w:r>
      <w:r w:rsidRPr="00953EDF">
        <w:tab/>
      </w:r>
      <w:r w:rsidRPr="00953EDF">
        <w:rPr>
          <w:rFonts w:ascii="Times New Roman" w:hAnsi="Times New Roman" w:cs="Times New Roman"/>
        </w:rPr>
        <w:t>Leduc M, Breton B, Gales C, Le Gouill C, Bouvier M, Chemtob S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Functional selectivity of natural and synthetic prostaglandin EP4 receptor ligands. </w:t>
      </w:r>
      <w:r w:rsidRPr="00953EDF">
        <w:rPr>
          <w:rFonts w:ascii="Times New Roman" w:hAnsi="Times New Roman" w:cs="Times New Roman"/>
          <w:b/>
        </w:rPr>
        <w:t>The Journal of Pharmacology and Experimental Therapeutic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9</w:t>
      </w:r>
      <w:r w:rsidRPr="00953EDF">
        <w:rPr>
          <w:rFonts w:ascii="Times New Roman" w:hAnsi="Times New Roman" w:cs="Times New Roman"/>
        </w:rPr>
        <w:t>, 331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97-30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24/jpet.109.156398</w:t>
      </w:r>
    </w:p>
    <w:p w14:paraId="22083CE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0.</w:t>
      </w:r>
      <w:r w:rsidRPr="00953EDF">
        <w:tab/>
      </w:r>
      <w:r w:rsidRPr="00953EDF">
        <w:rPr>
          <w:rFonts w:ascii="Times New Roman" w:hAnsi="Times New Roman" w:cs="Times New Roman"/>
        </w:rPr>
        <w:t>Valant C, May LT, Aurelio L, Chuo CH, White PJ, Baltos JA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paration of on-target efficacy from adverse effects through rational design of a bitopic adenosine receptor agonist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4</w:t>
      </w:r>
      <w:r w:rsidRPr="00953EDF">
        <w:rPr>
          <w:rFonts w:ascii="Times New Roman" w:hAnsi="Times New Roman" w:cs="Times New Roman"/>
        </w:rPr>
        <w:t>, 111(12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614-46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1320962111</w:t>
      </w:r>
    </w:p>
    <w:p w14:paraId="6BB43B8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1.</w:t>
      </w:r>
      <w:r w:rsidRPr="00953EDF">
        <w:tab/>
      </w:r>
      <w:r w:rsidRPr="00953EDF">
        <w:rPr>
          <w:rFonts w:ascii="Times New Roman" w:hAnsi="Times New Roman" w:cs="Times New Roman"/>
        </w:rPr>
        <w:t>Aurelio L, Baltos JA, Ford L, Nguyen ATN, Jorg M, Devine S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structure-activity relationship study of bitopic N6-substituted adenosine derivatives as biased adenosine A 1 receptor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8</w:t>
      </w:r>
      <w:r w:rsidRPr="00953EDF">
        <w:rPr>
          <w:rFonts w:ascii="Times New Roman" w:hAnsi="Times New Roman" w:cs="Times New Roman"/>
        </w:rPr>
        <w:t>, 61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087-210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8b00047</w:t>
      </w:r>
    </w:p>
    <w:p w14:paraId="03986E4D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2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Baltos JA, Gregory KJ, White PJ, Sexton PM, Christopoulos A, May LT. Quantification of adenosine A(1) receptor biased agonism: Implications for drug discovery. </w:t>
      </w:r>
      <w:r w:rsidRPr="00953EDF">
        <w:rPr>
          <w:rFonts w:ascii="Times New Roman" w:hAnsi="Times New Roman" w:cs="Times New Roman"/>
          <w:b/>
        </w:rPr>
        <w:t>Biochemical Pharmac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6</w:t>
      </w:r>
      <w:r w:rsidRPr="00953EDF">
        <w:rPr>
          <w:rFonts w:ascii="Times New Roman" w:hAnsi="Times New Roman" w:cs="Times New Roman"/>
        </w:rPr>
        <w:t>, 99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01-112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bcp.2015.11.013</w:t>
      </w:r>
    </w:p>
    <w:p w14:paraId="67411E9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3.</w:t>
      </w:r>
      <w:r w:rsidRPr="00953EDF">
        <w:tab/>
      </w:r>
      <w:r w:rsidRPr="00953EDF">
        <w:rPr>
          <w:rFonts w:ascii="Times New Roman" w:hAnsi="Times New Roman" w:cs="Times New Roman"/>
        </w:rPr>
        <w:t>Valant C, Aurelio L, Devine SM, Ashton TD, White JM, Sexton P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ynthesis and characterization of novel 2-amino-3-benzoylthiophene derivatives as biased allosteric agonists and modulators of the adenosine A(1) receptor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2</w:t>
      </w:r>
      <w:r w:rsidRPr="00953EDF">
        <w:rPr>
          <w:rFonts w:ascii="Times New Roman" w:hAnsi="Times New Roman" w:cs="Times New Roman"/>
        </w:rPr>
        <w:t>, 55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367-2375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jm201600e</w:t>
      </w:r>
    </w:p>
    <w:p w14:paraId="3395494E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4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Langemeijer EV, Verzijl D, Dekker SJ, Ijzerman AP. Functional selectivity of adenosine A1 receptor ligands? </w:t>
      </w:r>
      <w:r w:rsidRPr="00953EDF">
        <w:rPr>
          <w:rFonts w:ascii="Times New Roman" w:hAnsi="Times New Roman" w:cs="Times New Roman"/>
          <w:b/>
        </w:rPr>
        <w:t>Purinergic Signa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3</w:t>
      </w:r>
      <w:r w:rsidRPr="00953EDF">
        <w:rPr>
          <w:rFonts w:ascii="Times New Roman" w:hAnsi="Times New Roman" w:cs="Times New Roman"/>
        </w:rPr>
        <w:t>, 9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91-10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07/s11302-012-9334-3</w:t>
      </w:r>
    </w:p>
    <w:p w14:paraId="00A1B03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5.</w:t>
      </w:r>
      <w:r w:rsidRPr="00953EDF">
        <w:tab/>
      </w:r>
      <w:r w:rsidRPr="00953EDF">
        <w:rPr>
          <w:rFonts w:ascii="Times New Roman" w:hAnsi="Times New Roman" w:cs="Times New Roman"/>
        </w:rPr>
        <w:t>Wall MJ, Hill E, Huckstepp R, Barkan K, Deganutti G, Leuenberger 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elective activation of Gαob by an adenosine A1 receptor agonist elicits analgesia without cardiorespiratory depression. </w:t>
      </w:r>
      <w:r w:rsidRPr="00953EDF">
        <w:rPr>
          <w:rFonts w:ascii="Times New Roman" w:hAnsi="Times New Roman" w:cs="Times New Roman"/>
          <w:b/>
        </w:rPr>
        <w:t>Nature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3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4150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67-022-31652-2</w:t>
      </w:r>
    </w:p>
    <w:p w14:paraId="2DF7CEE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6.</w:t>
      </w:r>
      <w:r w:rsidRPr="00953EDF">
        <w:tab/>
      </w:r>
      <w:r w:rsidRPr="00953EDF">
        <w:rPr>
          <w:rFonts w:ascii="Times New Roman" w:hAnsi="Times New Roman" w:cs="Times New Roman"/>
        </w:rPr>
        <w:t>Ma L, Yang F, Wu X, Mao C, Guo L, Miao T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al basis and molecular mechanism of biased GPBAR signaling in regulating NSCLC cell growth via YAP activity. </w:t>
      </w:r>
      <w:r w:rsidRPr="00953EDF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2</w:t>
      </w:r>
      <w:r w:rsidRPr="00953EDF">
        <w:rPr>
          <w:rFonts w:ascii="Times New Roman" w:hAnsi="Times New Roman" w:cs="Times New Roman"/>
        </w:rPr>
        <w:t>, 119(2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e211705411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73/pnas.2117054119</w:t>
      </w:r>
    </w:p>
    <w:p w14:paraId="3A276EA1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7.</w:t>
      </w:r>
      <w:r w:rsidRPr="00953EDF">
        <w:tab/>
      </w:r>
      <w:r w:rsidRPr="00953EDF">
        <w:rPr>
          <w:rFonts w:ascii="Times New Roman" w:hAnsi="Times New Roman" w:cs="Times New Roman"/>
        </w:rPr>
        <w:t>Zhao C, Wang H, Liu Y, Cheng L, Wang B, Tian X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Biased allosteric activation </w:t>
      </w:r>
      <w:r w:rsidRPr="00953EDF">
        <w:rPr>
          <w:rFonts w:ascii="Times New Roman" w:hAnsi="Times New Roman" w:cs="Times New Roman"/>
        </w:rPr>
        <w:lastRenderedPageBreak/>
        <w:t xml:space="preserve">of ketone body receptor HCAR2 suppresses inflammation. </w:t>
      </w:r>
      <w:r w:rsidRPr="00953EDF">
        <w:rPr>
          <w:rFonts w:ascii="Times New Roman" w:hAnsi="Times New Roman" w:cs="Times New Roman"/>
          <w:b/>
        </w:rPr>
        <w:t>Molecular Cell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3</w:t>
      </w:r>
      <w:r w:rsidRPr="00953EDF">
        <w:rPr>
          <w:rFonts w:ascii="Times New Roman" w:hAnsi="Times New Roman" w:cs="Times New Roman"/>
        </w:rPr>
        <w:t>, 83(17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171-318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molcel.2023.07.030</w:t>
      </w:r>
    </w:p>
    <w:p w14:paraId="3D51F296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8.</w:t>
      </w:r>
      <w:r w:rsidRPr="00953EDF">
        <w:tab/>
      </w:r>
      <w:r w:rsidRPr="00953EDF">
        <w:rPr>
          <w:rFonts w:ascii="Times New Roman" w:hAnsi="Times New Roman" w:cs="Times New Roman"/>
        </w:rPr>
        <w:t>Walters RW, Shukla AK, Kovacs JJ, Violin JD, DeWire SM, Lam CM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β-Arrestin1 mediates nicotinic acid-induced flushing, but not its antilipolytic effect, in mice. </w:t>
      </w:r>
      <w:r w:rsidRPr="00953EDF">
        <w:rPr>
          <w:rFonts w:ascii="Times New Roman" w:hAnsi="Times New Roman" w:cs="Times New Roman"/>
          <w:b/>
        </w:rPr>
        <w:t>Journal of Clinical Investigation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9</w:t>
      </w:r>
      <w:r w:rsidRPr="00953EDF">
        <w:rPr>
          <w:rFonts w:ascii="Times New Roman" w:hAnsi="Times New Roman" w:cs="Times New Roman"/>
        </w:rPr>
        <w:t>, 119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312-1321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172/JCI36806</w:t>
      </w:r>
    </w:p>
    <w:p w14:paraId="35412064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09.</w:t>
      </w:r>
      <w:r w:rsidRPr="00953EDF">
        <w:tab/>
      </w:r>
      <w:r w:rsidRPr="00953EDF">
        <w:rPr>
          <w:rFonts w:ascii="Times New Roman" w:hAnsi="Times New Roman" w:cs="Times New Roman"/>
        </w:rPr>
        <w:t>Lai E, Waters MG, Tata JR, Radziszewski W, Perevozskaya I, Zheng W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Effects of a niacin receptor partial agonist, MK-0354, on plasma free fatty acids, lipids, and cutaneous flushing in humans. </w:t>
      </w:r>
      <w:r w:rsidRPr="00953EDF">
        <w:rPr>
          <w:rFonts w:ascii="Times New Roman" w:hAnsi="Times New Roman" w:cs="Times New Roman"/>
          <w:b/>
        </w:rPr>
        <w:t>Journal of Clinical Lipid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08</w:t>
      </w:r>
      <w:r w:rsidRPr="00953EDF">
        <w:rPr>
          <w:rFonts w:ascii="Times New Roman" w:hAnsi="Times New Roman" w:cs="Times New Roman"/>
        </w:rPr>
        <w:t>, 2(5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375-383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16/j.jacl.2008.08.445</w:t>
      </w:r>
    </w:p>
    <w:p w14:paraId="7F11277B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10.</w:t>
      </w:r>
      <w:r w:rsidRPr="00953EDF">
        <w:tab/>
      </w:r>
      <w:r w:rsidRPr="00953EDF">
        <w:rPr>
          <w:rFonts w:ascii="Times New Roman" w:hAnsi="Times New Roman" w:cs="Times New Roman"/>
        </w:rPr>
        <w:t>Yadav MK, Sarma P, Maharana J, Ganguly M, Mishra S, Zaidi N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Structure-guided engineering of biased-agonism in the human niacin receptor via single amino acid substitution. </w:t>
      </w:r>
      <w:r w:rsidRPr="00953EDF">
        <w:rPr>
          <w:rFonts w:ascii="Times New Roman" w:hAnsi="Times New Roman" w:cs="Times New Roman"/>
          <w:b/>
        </w:rPr>
        <w:t>Nature communications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</w:t>
      </w:r>
      <w:r w:rsidRPr="00953EDF">
        <w:rPr>
          <w:rFonts w:ascii="Times New Roman" w:hAnsi="Times New Roman" w:cs="Times New Roman"/>
        </w:rPr>
        <w:t>, 15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939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38/s41467-024-46239-2</w:t>
      </w:r>
    </w:p>
    <w:p w14:paraId="6BF47539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11.</w:t>
      </w:r>
      <w:r w:rsidRPr="00953EDF">
        <w:tab/>
      </w:r>
      <w:r w:rsidRPr="00953EDF">
        <w:rPr>
          <w:rFonts w:ascii="Times New Roman" w:hAnsi="Times New Roman" w:cs="Times New Roman"/>
        </w:rPr>
        <w:t>Lucy D, Purvis GSD, Zeboudj L, Chatzopoulou M, Recio C, Bataille CJR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A biased agonist at immunometabolic receptor GPR84 causes distinct functional effects in macrophages. </w:t>
      </w:r>
      <w:r w:rsidRPr="00953EDF">
        <w:rPr>
          <w:rFonts w:ascii="Times New Roman" w:hAnsi="Times New Roman" w:cs="Times New Roman"/>
          <w:b/>
        </w:rPr>
        <w:t>Acs Chemical Bi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14(9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2055-2064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chembio.9b00533</w:t>
      </w:r>
    </w:p>
    <w:p w14:paraId="389305E7" w14:textId="77777777" w:rsidR="00953EDF" w:rsidRPr="00953EDF" w:rsidRDefault="00953EDF" w:rsidP="00953EDF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53EDF">
        <w:t>212.</w:t>
      </w:r>
      <w:r w:rsidRPr="00953EDF">
        <w:tab/>
      </w:r>
      <w:r w:rsidRPr="00953EDF">
        <w:rPr>
          <w:rFonts w:ascii="Times New Roman" w:hAnsi="Times New Roman" w:cs="Times New Roman"/>
        </w:rPr>
        <w:t>Wang P, Raja A, Luscombe VB, Bataille CJR, Lucy D, Rogga VV</w:t>
      </w:r>
      <w:r w:rsidRPr="00953EDF">
        <w:rPr>
          <w:rFonts w:ascii="Times New Roman" w:hAnsi="Times New Roman" w:cs="Times New Roman"/>
          <w:i/>
        </w:rPr>
        <w:t>, et al.</w:t>
      </w:r>
      <w:r w:rsidRPr="00953EDF">
        <w:rPr>
          <w:rFonts w:ascii="Times New Roman" w:hAnsi="Times New Roman" w:cs="Times New Roman"/>
        </w:rPr>
        <w:t xml:space="preserve"> Development of highly potent, G-protein pathway biased, selective, and orally bioavailable GPR84 agonists. </w:t>
      </w:r>
      <w:r w:rsidRPr="00953EDF">
        <w:rPr>
          <w:rFonts w:ascii="Times New Roman" w:hAnsi="Times New Roman" w:cs="Times New Roman"/>
          <w:b/>
        </w:rPr>
        <w:t>Journal of Medicinal Chemistr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24</w:t>
      </w:r>
      <w:r w:rsidRPr="00953EDF">
        <w:rPr>
          <w:rFonts w:ascii="Times New Roman" w:hAnsi="Times New Roman" w:cs="Times New Roman"/>
        </w:rPr>
        <w:t>, 67(1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10-137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1021/acs.jmedchem.3c00951</w:t>
      </w:r>
    </w:p>
    <w:p w14:paraId="0B50F566" w14:textId="77777777" w:rsidR="00953EDF" w:rsidRPr="00953EDF" w:rsidRDefault="00953EDF" w:rsidP="00953EDF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953EDF">
        <w:t>213.</w:t>
      </w:r>
      <w:r w:rsidRPr="00953EDF">
        <w:tab/>
      </w:r>
      <w:r w:rsidRPr="00953EDF">
        <w:rPr>
          <w:rFonts w:ascii="Times New Roman" w:hAnsi="Times New Roman" w:cs="Times New Roman"/>
        </w:rPr>
        <w:t xml:space="preserve">Roy S, Ganguly A, Haque M, Ali H. Angiogenic host defense peptide AG-30/5C and bradykinin B2 receptor antagonist icatibant are G protein biased agonists for MRGPRX2 in mast cells. </w:t>
      </w:r>
      <w:r w:rsidRPr="00953EDF">
        <w:rPr>
          <w:rFonts w:ascii="Times New Roman" w:hAnsi="Times New Roman" w:cs="Times New Roman"/>
          <w:b/>
        </w:rPr>
        <w:t>The Journal of Immunology</w:t>
      </w:r>
      <w:r w:rsidRPr="00953EDF">
        <w:rPr>
          <w:rFonts w:ascii="Times New Roman" w:hAnsi="Times New Roman" w:cs="Times New Roman"/>
        </w:rPr>
        <w:t xml:space="preserve"> </w:t>
      </w:r>
      <w:r w:rsidRPr="00953EDF">
        <w:rPr>
          <w:rFonts w:ascii="Times New Roman" w:hAnsi="Times New Roman" w:cs="Times New Roman"/>
          <w:b/>
        </w:rPr>
        <w:t>2019</w:t>
      </w:r>
      <w:r w:rsidRPr="00953EDF">
        <w:rPr>
          <w:rFonts w:ascii="Times New Roman" w:hAnsi="Times New Roman" w:cs="Times New Roman"/>
        </w:rPr>
        <w:t>, 202(4)</w:t>
      </w:r>
      <w:r w:rsidRPr="00953EDF">
        <w:rPr>
          <w:rFonts w:ascii="Times New Roman" w:hAnsi="Times New Roman" w:cs="Times New Roman"/>
          <w:b/>
        </w:rPr>
        <w:t>:</w:t>
      </w:r>
      <w:r w:rsidRPr="00953EDF">
        <w:rPr>
          <w:rFonts w:ascii="Times New Roman" w:hAnsi="Times New Roman" w:cs="Times New Roman"/>
        </w:rPr>
        <w:t xml:space="preserve"> 1229-1238. </w:t>
      </w:r>
      <w:r w:rsidRPr="00953EDF">
        <w:t xml:space="preserve">doi: </w:t>
      </w:r>
      <w:r w:rsidRPr="00953EDF">
        <w:rPr>
          <w:rFonts w:ascii="Times New Roman" w:hAnsi="Times New Roman" w:cs="Times New Roman"/>
        </w:rPr>
        <w:t>10.4049/jimmunol.1801227</w:t>
      </w:r>
    </w:p>
    <w:p w14:paraId="63E72AAE" w14:textId="3449B928" w:rsidR="00EC484B" w:rsidRPr="00EC484B" w:rsidRDefault="00E47CFA" w:rsidP="00EC484B">
      <w:pPr>
        <w:pStyle w:val="EndNoteBibliography"/>
        <w:ind w:left="440" w:hangingChars="200" w:hanging="44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end"/>
      </w:r>
    </w:p>
    <w:sectPr w:rsidR="00EC484B" w:rsidRPr="00EC484B" w:rsidSect="009A65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A5AF6FC" w14:textId="77777777" w:rsidR="009F115C" w:rsidRDefault="009F115C" w:rsidP="0025574D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46764D04" w14:textId="77777777" w:rsidR="009F115C" w:rsidRDefault="009F115C" w:rsidP="0025574D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70299134"/>
      <w:docPartObj>
        <w:docPartGallery w:val="Page Numbers (Bottom of Page)"/>
        <w:docPartUnique/>
      </w:docPartObj>
    </w:sdtPr>
    <w:sdtContent>
      <w:p w14:paraId="5E85B3DC" w14:textId="41A1FAC1" w:rsidR="0025574D" w:rsidRDefault="0025574D">
        <w:pPr>
          <w:pStyle w:val="af2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C6132F9" w14:textId="77777777" w:rsidR="0025574D" w:rsidRDefault="0025574D">
    <w:pPr>
      <w:pStyle w:val="af2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3936043" w14:textId="77777777" w:rsidR="009F115C" w:rsidRDefault="009F115C" w:rsidP="0025574D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42141A01" w14:textId="77777777" w:rsidR="009F115C" w:rsidRDefault="009F115C" w:rsidP="0025574D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2C05ED"/>
    <w:multiLevelType w:val="hybridMultilevel"/>
    <w:tmpl w:val="1DAA5CC2"/>
    <w:lvl w:ilvl="0" w:tplc="C310EA1C">
      <w:start w:val="1"/>
      <w:numFmt w:val="decimal"/>
      <w:lvlText w:val="%1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5181549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bordersDoNotSurroundHeader/>
  <w:bordersDoNotSurroundFooter/>
  <w:proofState w:spelling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24‘NSFC(Endnote-style) -DOI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xx0xz2ifzazme0927v0vvc5ftxrwzr0pxe&quot;&gt;Method&lt;record-ids&gt;&lt;item&gt;1&lt;/item&gt;&lt;item&gt;6&lt;/item&gt;&lt;item&gt;27&lt;/item&gt;&lt;item&gt;28&lt;/item&gt;&lt;item&gt;34&lt;/item&gt;&lt;item&gt;58&lt;/item&gt;&lt;item&gt;59&lt;/item&gt;&lt;item&gt;63&lt;/item&gt;&lt;item&gt;64&lt;/item&gt;&lt;item&gt;65&lt;/item&gt;&lt;item&gt;67&lt;/item&gt;&lt;item&gt;68&lt;/item&gt;&lt;item&gt;69&lt;/item&gt;&lt;item&gt;70&lt;/item&gt;&lt;item&gt;71&lt;/item&gt;&lt;item&gt;72&lt;/item&gt;&lt;item&gt;73&lt;/item&gt;&lt;item&gt;74&lt;/item&gt;&lt;item&gt;76&lt;/item&gt;&lt;item&gt;77&lt;/item&gt;&lt;item&gt;81&lt;/item&gt;&lt;item&gt;85&lt;/item&gt;&lt;item&gt;86&lt;/item&gt;&lt;item&gt;87&lt;/item&gt;&lt;item&gt;88&lt;/item&gt;&lt;item&gt;89&lt;/item&gt;&lt;item&gt;91&lt;/item&gt;&lt;item&gt;92&lt;/item&gt;&lt;item&gt;94&lt;/item&gt;&lt;item&gt;96&lt;/item&gt;&lt;item&gt;104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9&lt;/item&gt;&lt;item&gt;120&lt;/item&gt;&lt;item&gt;121&lt;/item&gt;&lt;item&gt;122&lt;/item&gt;&lt;item&gt;123&lt;/item&gt;&lt;item&gt;124&lt;/item&gt;&lt;item&gt;125&lt;/item&gt;&lt;item&gt;128&lt;/item&gt;&lt;item&gt;129&lt;/item&gt;&lt;item&gt;130&lt;/item&gt;&lt;item&gt;131&lt;/item&gt;&lt;item&gt;132&lt;/item&gt;&lt;item&gt;133&lt;/item&gt;&lt;item&gt;135&lt;/item&gt;&lt;item&gt;136&lt;/item&gt;&lt;item&gt;137&lt;/item&gt;&lt;item&gt;138&lt;/item&gt;&lt;item&gt;139&lt;/item&gt;&lt;item&gt;140&lt;/item&gt;&lt;item&gt;141&lt;/item&gt;&lt;item&gt;142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8&lt;/item&gt;&lt;item&gt;169&lt;/item&gt;&lt;item&gt;170&lt;/item&gt;&lt;item&gt;171&lt;/item&gt;&lt;item&gt;172&lt;/item&gt;&lt;item&gt;173&lt;/item&gt;&lt;item&gt;174&lt;/item&gt;&lt;item&gt;175&lt;/item&gt;&lt;item&gt;177&lt;/item&gt;&lt;item&gt;178&lt;/item&gt;&lt;item&gt;179&lt;/item&gt;&lt;item&gt;180&lt;/item&gt;&lt;item&gt;182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8&lt;/item&gt;&lt;item&gt;199&lt;/item&gt;&lt;item&gt;200&lt;/item&gt;&lt;item&gt;201&lt;/item&gt;&lt;item&gt;232&lt;/item&gt;&lt;item&gt;235&lt;/item&gt;&lt;item&gt;244&lt;/item&gt;&lt;item&gt;248&lt;/item&gt;&lt;item&gt;250&lt;/item&gt;&lt;item&gt;252&lt;/item&gt;&lt;item&gt;287&lt;/item&gt;&lt;item&gt;292&lt;/item&gt;&lt;item&gt;295&lt;/item&gt;&lt;item&gt;298&lt;/item&gt;&lt;item&gt;299&lt;/item&gt;&lt;item&gt;302&lt;/item&gt;&lt;item&gt;308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3&lt;/item&gt;&lt;item&gt;334&lt;/item&gt;&lt;item&gt;335&lt;/item&gt;&lt;item&gt;336&lt;/item&gt;&lt;item&gt;337&lt;/item&gt;&lt;item&gt;338&lt;/item&gt;&lt;item&gt;340&lt;/item&gt;&lt;item&gt;341&lt;/item&gt;&lt;item&gt;346&lt;/item&gt;&lt;item&gt;347&lt;/item&gt;&lt;item&gt;348&lt;/item&gt;&lt;item&gt;349&lt;/item&gt;&lt;item&gt;350&lt;/item&gt;&lt;item&gt;351&lt;/item&gt;&lt;item&gt;352&lt;/item&gt;&lt;item&gt;354&lt;/item&gt;&lt;item&gt;356&lt;/item&gt;&lt;item&gt;357&lt;/item&gt;&lt;item&gt;358&lt;/item&gt;&lt;item&gt;359&lt;/item&gt;&lt;item&gt;360&lt;/item&gt;&lt;item&gt;361&lt;/item&gt;&lt;item&gt;362&lt;/item&gt;&lt;item&gt;364&lt;/item&gt;&lt;item&gt;365&lt;/item&gt;&lt;item&gt;366&lt;/item&gt;&lt;item&gt;367&lt;/item&gt;&lt;item&gt;368&lt;/item&gt;&lt;item&gt;369&lt;/item&gt;&lt;item&gt;370&lt;/item&gt;&lt;item&gt;371&lt;/item&gt;&lt;item&gt;372&lt;/item&gt;&lt;item&gt;374&lt;/item&gt;&lt;item&gt;376&lt;/item&gt;&lt;item&gt;378&lt;/item&gt;&lt;item&gt;379&lt;/item&gt;&lt;item&gt;381&lt;/item&gt;&lt;item&gt;382&lt;/item&gt;&lt;item&gt;384&lt;/item&gt;&lt;item&gt;385&lt;/item&gt;&lt;item&gt;386&lt;/item&gt;&lt;item&gt;388&lt;/item&gt;&lt;item&gt;389&lt;/item&gt;&lt;item&gt;391&lt;/item&gt;&lt;item&gt;392&lt;/item&gt;&lt;item&gt;394&lt;/item&gt;&lt;item&gt;398&lt;/item&gt;&lt;item&gt;399&lt;/item&gt;&lt;item&gt;400&lt;/item&gt;&lt;item&gt;401&lt;/item&gt;&lt;item&gt;402&lt;/item&gt;&lt;item&gt;403&lt;/item&gt;&lt;item&gt;405&lt;/item&gt;&lt;item&gt;406&lt;/item&gt;&lt;item&gt;407&lt;/item&gt;&lt;item&gt;409&lt;/item&gt;&lt;item&gt;410&lt;/item&gt;&lt;item&gt;411&lt;/item&gt;&lt;item&gt;412&lt;/item&gt;&lt;item&gt;413&lt;/item&gt;&lt;item&gt;434&lt;/item&gt;&lt;item&gt;443&lt;/item&gt;&lt;item&gt;444&lt;/item&gt;&lt;item&gt;485&lt;/item&gt;&lt;item&gt;493&lt;/item&gt;&lt;item&gt;502&lt;/item&gt;&lt;item&gt;515&lt;/item&gt;&lt;/record-ids&gt;&lt;/item&gt;&lt;/Libraries&gt;"/>
  </w:docVars>
  <w:rsids>
    <w:rsidRoot w:val="009D7595"/>
    <w:rsid w:val="00002026"/>
    <w:rsid w:val="000021CA"/>
    <w:rsid w:val="00017C26"/>
    <w:rsid w:val="000306A8"/>
    <w:rsid w:val="000338ED"/>
    <w:rsid w:val="00041DFB"/>
    <w:rsid w:val="00041F55"/>
    <w:rsid w:val="000479AB"/>
    <w:rsid w:val="00050E0B"/>
    <w:rsid w:val="000564C9"/>
    <w:rsid w:val="00056806"/>
    <w:rsid w:val="0006453D"/>
    <w:rsid w:val="0007186B"/>
    <w:rsid w:val="00072215"/>
    <w:rsid w:val="0008305E"/>
    <w:rsid w:val="00084EE4"/>
    <w:rsid w:val="00087BED"/>
    <w:rsid w:val="00096DF2"/>
    <w:rsid w:val="00096E89"/>
    <w:rsid w:val="000B1218"/>
    <w:rsid w:val="000B5363"/>
    <w:rsid w:val="000B7C22"/>
    <w:rsid w:val="000B7D82"/>
    <w:rsid w:val="000C08D2"/>
    <w:rsid w:val="000C0BA3"/>
    <w:rsid w:val="000C16BF"/>
    <w:rsid w:val="000C324A"/>
    <w:rsid w:val="000D00A6"/>
    <w:rsid w:val="000D1094"/>
    <w:rsid w:val="000D25FB"/>
    <w:rsid w:val="000D3203"/>
    <w:rsid w:val="000D38E2"/>
    <w:rsid w:val="000D7E44"/>
    <w:rsid w:val="000E6553"/>
    <w:rsid w:val="000E79A5"/>
    <w:rsid w:val="000F228F"/>
    <w:rsid w:val="000F60F1"/>
    <w:rsid w:val="000F6A4C"/>
    <w:rsid w:val="000F7124"/>
    <w:rsid w:val="00101E2B"/>
    <w:rsid w:val="00103187"/>
    <w:rsid w:val="00105A0F"/>
    <w:rsid w:val="00112284"/>
    <w:rsid w:val="00114981"/>
    <w:rsid w:val="00116413"/>
    <w:rsid w:val="00116C5E"/>
    <w:rsid w:val="00122AC3"/>
    <w:rsid w:val="001315C7"/>
    <w:rsid w:val="001341BD"/>
    <w:rsid w:val="0013599D"/>
    <w:rsid w:val="001426EA"/>
    <w:rsid w:val="00143AA7"/>
    <w:rsid w:val="00160A87"/>
    <w:rsid w:val="00172327"/>
    <w:rsid w:val="001737BA"/>
    <w:rsid w:val="00180878"/>
    <w:rsid w:val="00181858"/>
    <w:rsid w:val="00186D9E"/>
    <w:rsid w:val="00187646"/>
    <w:rsid w:val="00190230"/>
    <w:rsid w:val="00194B01"/>
    <w:rsid w:val="001A1D1F"/>
    <w:rsid w:val="001B5B7C"/>
    <w:rsid w:val="001B7048"/>
    <w:rsid w:val="001C0643"/>
    <w:rsid w:val="001C41C3"/>
    <w:rsid w:val="001C7EC5"/>
    <w:rsid w:val="001D0AC3"/>
    <w:rsid w:val="001D5EDD"/>
    <w:rsid w:val="001E2A6C"/>
    <w:rsid w:val="001E5D14"/>
    <w:rsid w:val="001E69DB"/>
    <w:rsid w:val="001F3295"/>
    <w:rsid w:val="001F5AF8"/>
    <w:rsid w:val="00211E1E"/>
    <w:rsid w:val="00215DB2"/>
    <w:rsid w:val="00224DEF"/>
    <w:rsid w:val="0024131F"/>
    <w:rsid w:val="00242C21"/>
    <w:rsid w:val="0025574D"/>
    <w:rsid w:val="00255C77"/>
    <w:rsid w:val="002567F5"/>
    <w:rsid w:val="00257485"/>
    <w:rsid w:val="002635D3"/>
    <w:rsid w:val="0027084F"/>
    <w:rsid w:val="00272AF6"/>
    <w:rsid w:val="00273768"/>
    <w:rsid w:val="00276407"/>
    <w:rsid w:val="00277B94"/>
    <w:rsid w:val="002A33FD"/>
    <w:rsid w:val="002A468F"/>
    <w:rsid w:val="002A4F05"/>
    <w:rsid w:val="002A7A50"/>
    <w:rsid w:val="002C770D"/>
    <w:rsid w:val="002D292D"/>
    <w:rsid w:val="002D4C77"/>
    <w:rsid w:val="002E0AEB"/>
    <w:rsid w:val="002E1324"/>
    <w:rsid w:val="002E3C09"/>
    <w:rsid w:val="002E5547"/>
    <w:rsid w:val="002E695D"/>
    <w:rsid w:val="002F1336"/>
    <w:rsid w:val="002F2A84"/>
    <w:rsid w:val="002F551E"/>
    <w:rsid w:val="00302326"/>
    <w:rsid w:val="003050AC"/>
    <w:rsid w:val="00310971"/>
    <w:rsid w:val="0031339B"/>
    <w:rsid w:val="003147E2"/>
    <w:rsid w:val="00315802"/>
    <w:rsid w:val="00325262"/>
    <w:rsid w:val="0034075A"/>
    <w:rsid w:val="00344FE4"/>
    <w:rsid w:val="003469A2"/>
    <w:rsid w:val="00351904"/>
    <w:rsid w:val="00352795"/>
    <w:rsid w:val="00356833"/>
    <w:rsid w:val="00360BBA"/>
    <w:rsid w:val="00362904"/>
    <w:rsid w:val="00364087"/>
    <w:rsid w:val="003837F2"/>
    <w:rsid w:val="003873B4"/>
    <w:rsid w:val="003908DF"/>
    <w:rsid w:val="003950BF"/>
    <w:rsid w:val="00395AAD"/>
    <w:rsid w:val="003A047F"/>
    <w:rsid w:val="003A199D"/>
    <w:rsid w:val="003A6DA0"/>
    <w:rsid w:val="003B51F6"/>
    <w:rsid w:val="003C56FA"/>
    <w:rsid w:val="003D2393"/>
    <w:rsid w:val="003D4F5B"/>
    <w:rsid w:val="003D5F41"/>
    <w:rsid w:val="003F2AE4"/>
    <w:rsid w:val="00404239"/>
    <w:rsid w:val="00415933"/>
    <w:rsid w:val="00415B68"/>
    <w:rsid w:val="00416959"/>
    <w:rsid w:val="00416F37"/>
    <w:rsid w:val="00426B09"/>
    <w:rsid w:val="00433054"/>
    <w:rsid w:val="0043393B"/>
    <w:rsid w:val="00437E61"/>
    <w:rsid w:val="00446D55"/>
    <w:rsid w:val="00447E42"/>
    <w:rsid w:val="00452467"/>
    <w:rsid w:val="004577FD"/>
    <w:rsid w:val="00463DFA"/>
    <w:rsid w:val="00470BB6"/>
    <w:rsid w:val="00471899"/>
    <w:rsid w:val="00471917"/>
    <w:rsid w:val="00476F83"/>
    <w:rsid w:val="0048023C"/>
    <w:rsid w:val="004829E4"/>
    <w:rsid w:val="00484274"/>
    <w:rsid w:val="004842DF"/>
    <w:rsid w:val="004903EE"/>
    <w:rsid w:val="00491858"/>
    <w:rsid w:val="004927D4"/>
    <w:rsid w:val="00494BB9"/>
    <w:rsid w:val="004C65B5"/>
    <w:rsid w:val="004C79FD"/>
    <w:rsid w:val="004D00A5"/>
    <w:rsid w:val="004D2AC6"/>
    <w:rsid w:val="004D527A"/>
    <w:rsid w:val="004D7349"/>
    <w:rsid w:val="004E2D74"/>
    <w:rsid w:val="004E2D9E"/>
    <w:rsid w:val="004F0988"/>
    <w:rsid w:val="005003CD"/>
    <w:rsid w:val="00500E6F"/>
    <w:rsid w:val="00501328"/>
    <w:rsid w:val="005053D8"/>
    <w:rsid w:val="00524522"/>
    <w:rsid w:val="00531546"/>
    <w:rsid w:val="00532B5A"/>
    <w:rsid w:val="0053419F"/>
    <w:rsid w:val="005428E6"/>
    <w:rsid w:val="00564686"/>
    <w:rsid w:val="00573232"/>
    <w:rsid w:val="00573D1A"/>
    <w:rsid w:val="00577E94"/>
    <w:rsid w:val="00581522"/>
    <w:rsid w:val="005821A5"/>
    <w:rsid w:val="00582DF8"/>
    <w:rsid w:val="005900B1"/>
    <w:rsid w:val="00597CDB"/>
    <w:rsid w:val="005B1B6E"/>
    <w:rsid w:val="005B4529"/>
    <w:rsid w:val="005B74CC"/>
    <w:rsid w:val="005D19E2"/>
    <w:rsid w:val="005D3533"/>
    <w:rsid w:val="005D3930"/>
    <w:rsid w:val="005D6AD4"/>
    <w:rsid w:val="005E057C"/>
    <w:rsid w:val="005E31D2"/>
    <w:rsid w:val="005E398B"/>
    <w:rsid w:val="005E65C9"/>
    <w:rsid w:val="005F393C"/>
    <w:rsid w:val="005F7ABA"/>
    <w:rsid w:val="00600EC2"/>
    <w:rsid w:val="0060744D"/>
    <w:rsid w:val="006131A1"/>
    <w:rsid w:val="006168FF"/>
    <w:rsid w:val="006213F7"/>
    <w:rsid w:val="0062433B"/>
    <w:rsid w:val="00625F52"/>
    <w:rsid w:val="00631DD6"/>
    <w:rsid w:val="0063690D"/>
    <w:rsid w:val="0064543E"/>
    <w:rsid w:val="0065209F"/>
    <w:rsid w:val="006578EC"/>
    <w:rsid w:val="00664AE4"/>
    <w:rsid w:val="00670377"/>
    <w:rsid w:val="0067391F"/>
    <w:rsid w:val="00686A70"/>
    <w:rsid w:val="00695180"/>
    <w:rsid w:val="006A47DA"/>
    <w:rsid w:val="006A7BB3"/>
    <w:rsid w:val="006B037A"/>
    <w:rsid w:val="006B2C27"/>
    <w:rsid w:val="006C2FDD"/>
    <w:rsid w:val="006C37BA"/>
    <w:rsid w:val="006C79BE"/>
    <w:rsid w:val="006E0F66"/>
    <w:rsid w:val="006F31E0"/>
    <w:rsid w:val="006F6BCD"/>
    <w:rsid w:val="00703894"/>
    <w:rsid w:val="00716475"/>
    <w:rsid w:val="00716C3B"/>
    <w:rsid w:val="00716F41"/>
    <w:rsid w:val="00717F2E"/>
    <w:rsid w:val="00722AF5"/>
    <w:rsid w:val="00726AB6"/>
    <w:rsid w:val="00731F5C"/>
    <w:rsid w:val="00734C5D"/>
    <w:rsid w:val="00735F39"/>
    <w:rsid w:val="00744BC6"/>
    <w:rsid w:val="00745A65"/>
    <w:rsid w:val="00753FEE"/>
    <w:rsid w:val="007549E8"/>
    <w:rsid w:val="007549FD"/>
    <w:rsid w:val="00756C7C"/>
    <w:rsid w:val="007578AF"/>
    <w:rsid w:val="00757C51"/>
    <w:rsid w:val="00763961"/>
    <w:rsid w:val="0076433C"/>
    <w:rsid w:val="0078108D"/>
    <w:rsid w:val="0078670E"/>
    <w:rsid w:val="00795BE5"/>
    <w:rsid w:val="007A24BF"/>
    <w:rsid w:val="007A3B81"/>
    <w:rsid w:val="007B0949"/>
    <w:rsid w:val="007B545A"/>
    <w:rsid w:val="007D4A02"/>
    <w:rsid w:val="007E1CEE"/>
    <w:rsid w:val="007E62D1"/>
    <w:rsid w:val="007E6E88"/>
    <w:rsid w:val="007F3504"/>
    <w:rsid w:val="0080154C"/>
    <w:rsid w:val="00801F89"/>
    <w:rsid w:val="00804DF9"/>
    <w:rsid w:val="008068BE"/>
    <w:rsid w:val="008076A7"/>
    <w:rsid w:val="00816155"/>
    <w:rsid w:val="0082033B"/>
    <w:rsid w:val="00822214"/>
    <w:rsid w:val="008263E5"/>
    <w:rsid w:val="008276C5"/>
    <w:rsid w:val="0084266C"/>
    <w:rsid w:val="0084279A"/>
    <w:rsid w:val="00856ED8"/>
    <w:rsid w:val="008574F5"/>
    <w:rsid w:val="0086172A"/>
    <w:rsid w:val="008625E6"/>
    <w:rsid w:val="00867374"/>
    <w:rsid w:val="0086793B"/>
    <w:rsid w:val="00867D65"/>
    <w:rsid w:val="00870305"/>
    <w:rsid w:val="00871543"/>
    <w:rsid w:val="0088116D"/>
    <w:rsid w:val="008814B9"/>
    <w:rsid w:val="008851AA"/>
    <w:rsid w:val="00886C8F"/>
    <w:rsid w:val="00892CCE"/>
    <w:rsid w:val="0089305D"/>
    <w:rsid w:val="008935A7"/>
    <w:rsid w:val="00894DB4"/>
    <w:rsid w:val="008953B1"/>
    <w:rsid w:val="00896C6C"/>
    <w:rsid w:val="008A2268"/>
    <w:rsid w:val="008A33A5"/>
    <w:rsid w:val="008A38DB"/>
    <w:rsid w:val="008A546E"/>
    <w:rsid w:val="008A730F"/>
    <w:rsid w:val="008B1D51"/>
    <w:rsid w:val="008B23CF"/>
    <w:rsid w:val="008B3C0B"/>
    <w:rsid w:val="008B6B8B"/>
    <w:rsid w:val="008B7B1C"/>
    <w:rsid w:val="008C3F01"/>
    <w:rsid w:val="008C4534"/>
    <w:rsid w:val="008D0C36"/>
    <w:rsid w:val="008D4854"/>
    <w:rsid w:val="008D4EBE"/>
    <w:rsid w:val="008D5E79"/>
    <w:rsid w:val="008E096A"/>
    <w:rsid w:val="008E3DF1"/>
    <w:rsid w:val="008F2D03"/>
    <w:rsid w:val="008F62F1"/>
    <w:rsid w:val="00901F8D"/>
    <w:rsid w:val="009022FE"/>
    <w:rsid w:val="00912CFE"/>
    <w:rsid w:val="009150B9"/>
    <w:rsid w:val="00915887"/>
    <w:rsid w:val="00932BAF"/>
    <w:rsid w:val="0093312B"/>
    <w:rsid w:val="00934DFC"/>
    <w:rsid w:val="0094455A"/>
    <w:rsid w:val="00951CE6"/>
    <w:rsid w:val="00953EDF"/>
    <w:rsid w:val="00962121"/>
    <w:rsid w:val="00962495"/>
    <w:rsid w:val="00964333"/>
    <w:rsid w:val="009669F8"/>
    <w:rsid w:val="00970BC5"/>
    <w:rsid w:val="009803A2"/>
    <w:rsid w:val="0098127A"/>
    <w:rsid w:val="00994A41"/>
    <w:rsid w:val="00994B2C"/>
    <w:rsid w:val="00997FE3"/>
    <w:rsid w:val="009A1493"/>
    <w:rsid w:val="009A2BE7"/>
    <w:rsid w:val="009A337E"/>
    <w:rsid w:val="009A3821"/>
    <w:rsid w:val="009A5A31"/>
    <w:rsid w:val="009A65DE"/>
    <w:rsid w:val="009A67F4"/>
    <w:rsid w:val="009A68B2"/>
    <w:rsid w:val="009B087F"/>
    <w:rsid w:val="009B37C3"/>
    <w:rsid w:val="009B4DEE"/>
    <w:rsid w:val="009B5AC3"/>
    <w:rsid w:val="009C5AD5"/>
    <w:rsid w:val="009D1D56"/>
    <w:rsid w:val="009D24DB"/>
    <w:rsid w:val="009D3106"/>
    <w:rsid w:val="009D4831"/>
    <w:rsid w:val="009D6E62"/>
    <w:rsid w:val="009D7595"/>
    <w:rsid w:val="009D7CBF"/>
    <w:rsid w:val="009E3232"/>
    <w:rsid w:val="009E4ACA"/>
    <w:rsid w:val="009E7F8D"/>
    <w:rsid w:val="009F115C"/>
    <w:rsid w:val="009F1AA2"/>
    <w:rsid w:val="009F5D26"/>
    <w:rsid w:val="009F63A2"/>
    <w:rsid w:val="00A04D3F"/>
    <w:rsid w:val="00A061F3"/>
    <w:rsid w:val="00A11DFD"/>
    <w:rsid w:val="00A15792"/>
    <w:rsid w:val="00A15B4F"/>
    <w:rsid w:val="00A2405B"/>
    <w:rsid w:val="00A330BB"/>
    <w:rsid w:val="00A34741"/>
    <w:rsid w:val="00A36223"/>
    <w:rsid w:val="00A37CA4"/>
    <w:rsid w:val="00A40364"/>
    <w:rsid w:val="00A40663"/>
    <w:rsid w:val="00A42214"/>
    <w:rsid w:val="00A45C9D"/>
    <w:rsid w:val="00A47928"/>
    <w:rsid w:val="00A502F6"/>
    <w:rsid w:val="00A54BB5"/>
    <w:rsid w:val="00A61DFE"/>
    <w:rsid w:val="00A654E3"/>
    <w:rsid w:val="00A73617"/>
    <w:rsid w:val="00A73C4F"/>
    <w:rsid w:val="00A75AF9"/>
    <w:rsid w:val="00A861DB"/>
    <w:rsid w:val="00A91460"/>
    <w:rsid w:val="00A9340B"/>
    <w:rsid w:val="00A967B5"/>
    <w:rsid w:val="00AA4FBB"/>
    <w:rsid w:val="00AB274B"/>
    <w:rsid w:val="00AB5DCD"/>
    <w:rsid w:val="00AC414E"/>
    <w:rsid w:val="00AC424F"/>
    <w:rsid w:val="00AC4542"/>
    <w:rsid w:val="00AC70D5"/>
    <w:rsid w:val="00AD0F2B"/>
    <w:rsid w:val="00AD3B73"/>
    <w:rsid w:val="00AD6BE4"/>
    <w:rsid w:val="00AE1BA2"/>
    <w:rsid w:val="00AE1F9E"/>
    <w:rsid w:val="00AE6BA1"/>
    <w:rsid w:val="00AE7B70"/>
    <w:rsid w:val="00AF17A2"/>
    <w:rsid w:val="00AF21F0"/>
    <w:rsid w:val="00AF64DC"/>
    <w:rsid w:val="00AF660C"/>
    <w:rsid w:val="00B04B69"/>
    <w:rsid w:val="00B1185C"/>
    <w:rsid w:val="00B134BC"/>
    <w:rsid w:val="00B15C3D"/>
    <w:rsid w:val="00B17D78"/>
    <w:rsid w:val="00B23684"/>
    <w:rsid w:val="00B2584A"/>
    <w:rsid w:val="00B319BA"/>
    <w:rsid w:val="00B32C6D"/>
    <w:rsid w:val="00B368C1"/>
    <w:rsid w:val="00B36DCC"/>
    <w:rsid w:val="00B4637F"/>
    <w:rsid w:val="00B51B89"/>
    <w:rsid w:val="00B521B2"/>
    <w:rsid w:val="00B57DD1"/>
    <w:rsid w:val="00B605EC"/>
    <w:rsid w:val="00B66A8C"/>
    <w:rsid w:val="00B66C92"/>
    <w:rsid w:val="00B66F13"/>
    <w:rsid w:val="00B7707F"/>
    <w:rsid w:val="00B77D2F"/>
    <w:rsid w:val="00B80831"/>
    <w:rsid w:val="00B81981"/>
    <w:rsid w:val="00B82705"/>
    <w:rsid w:val="00B85792"/>
    <w:rsid w:val="00B85C25"/>
    <w:rsid w:val="00B85ECA"/>
    <w:rsid w:val="00B87568"/>
    <w:rsid w:val="00B9001F"/>
    <w:rsid w:val="00BA0F4E"/>
    <w:rsid w:val="00BA5BC1"/>
    <w:rsid w:val="00BB1E6F"/>
    <w:rsid w:val="00BC3592"/>
    <w:rsid w:val="00BC54DF"/>
    <w:rsid w:val="00BC7CF0"/>
    <w:rsid w:val="00BD13B9"/>
    <w:rsid w:val="00BD1E77"/>
    <w:rsid w:val="00BD7628"/>
    <w:rsid w:val="00BD7A4F"/>
    <w:rsid w:val="00BE0181"/>
    <w:rsid w:val="00BE1FB3"/>
    <w:rsid w:val="00BE5633"/>
    <w:rsid w:val="00BE5A1F"/>
    <w:rsid w:val="00BE5EF5"/>
    <w:rsid w:val="00BF2A93"/>
    <w:rsid w:val="00C10C9D"/>
    <w:rsid w:val="00C137C7"/>
    <w:rsid w:val="00C317AE"/>
    <w:rsid w:val="00C35EA2"/>
    <w:rsid w:val="00C4097C"/>
    <w:rsid w:val="00C41179"/>
    <w:rsid w:val="00C41709"/>
    <w:rsid w:val="00C4363C"/>
    <w:rsid w:val="00C465A6"/>
    <w:rsid w:val="00C53E50"/>
    <w:rsid w:val="00C57E6E"/>
    <w:rsid w:val="00C60446"/>
    <w:rsid w:val="00C65344"/>
    <w:rsid w:val="00C7473A"/>
    <w:rsid w:val="00C86374"/>
    <w:rsid w:val="00C87A95"/>
    <w:rsid w:val="00C971D1"/>
    <w:rsid w:val="00CA3ABE"/>
    <w:rsid w:val="00CA4187"/>
    <w:rsid w:val="00CB450A"/>
    <w:rsid w:val="00CC4805"/>
    <w:rsid w:val="00CE381C"/>
    <w:rsid w:val="00CE5763"/>
    <w:rsid w:val="00CE6957"/>
    <w:rsid w:val="00CF3923"/>
    <w:rsid w:val="00D01497"/>
    <w:rsid w:val="00D0231F"/>
    <w:rsid w:val="00D02C7A"/>
    <w:rsid w:val="00D05A5A"/>
    <w:rsid w:val="00D070A2"/>
    <w:rsid w:val="00D11A5F"/>
    <w:rsid w:val="00D14242"/>
    <w:rsid w:val="00D142EB"/>
    <w:rsid w:val="00D16E08"/>
    <w:rsid w:val="00D17D5A"/>
    <w:rsid w:val="00D212AB"/>
    <w:rsid w:val="00D23382"/>
    <w:rsid w:val="00D24DAF"/>
    <w:rsid w:val="00D27096"/>
    <w:rsid w:val="00D34A3C"/>
    <w:rsid w:val="00D3695F"/>
    <w:rsid w:val="00D41087"/>
    <w:rsid w:val="00D41A2D"/>
    <w:rsid w:val="00D46007"/>
    <w:rsid w:val="00D63E63"/>
    <w:rsid w:val="00D67760"/>
    <w:rsid w:val="00D77002"/>
    <w:rsid w:val="00D81683"/>
    <w:rsid w:val="00D820EA"/>
    <w:rsid w:val="00D91982"/>
    <w:rsid w:val="00D94C00"/>
    <w:rsid w:val="00DC494F"/>
    <w:rsid w:val="00DC4E9F"/>
    <w:rsid w:val="00DE077E"/>
    <w:rsid w:val="00DE5BC8"/>
    <w:rsid w:val="00DF6179"/>
    <w:rsid w:val="00DF6F09"/>
    <w:rsid w:val="00E0405B"/>
    <w:rsid w:val="00E0412C"/>
    <w:rsid w:val="00E06134"/>
    <w:rsid w:val="00E14E84"/>
    <w:rsid w:val="00E16E88"/>
    <w:rsid w:val="00E2006F"/>
    <w:rsid w:val="00E42FE5"/>
    <w:rsid w:val="00E44D8A"/>
    <w:rsid w:val="00E47CFA"/>
    <w:rsid w:val="00E6130E"/>
    <w:rsid w:val="00E64EA0"/>
    <w:rsid w:val="00E65D11"/>
    <w:rsid w:val="00E724D9"/>
    <w:rsid w:val="00E86F1B"/>
    <w:rsid w:val="00E92EAF"/>
    <w:rsid w:val="00EB0CC2"/>
    <w:rsid w:val="00EC0094"/>
    <w:rsid w:val="00EC484B"/>
    <w:rsid w:val="00ED3C86"/>
    <w:rsid w:val="00EE1FDC"/>
    <w:rsid w:val="00EE61D3"/>
    <w:rsid w:val="00EF093A"/>
    <w:rsid w:val="00EF4ABF"/>
    <w:rsid w:val="00EF6D64"/>
    <w:rsid w:val="00F04948"/>
    <w:rsid w:val="00F05A4A"/>
    <w:rsid w:val="00F062E7"/>
    <w:rsid w:val="00F127DF"/>
    <w:rsid w:val="00F172F5"/>
    <w:rsid w:val="00F31E72"/>
    <w:rsid w:val="00F321FE"/>
    <w:rsid w:val="00F34153"/>
    <w:rsid w:val="00F36EB9"/>
    <w:rsid w:val="00F37FEB"/>
    <w:rsid w:val="00F453A2"/>
    <w:rsid w:val="00F454B8"/>
    <w:rsid w:val="00F50C17"/>
    <w:rsid w:val="00F52B81"/>
    <w:rsid w:val="00F5479B"/>
    <w:rsid w:val="00F55FB3"/>
    <w:rsid w:val="00F650B1"/>
    <w:rsid w:val="00F668B0"/>
    <w:rsid w:val="00F74E3F"/>
    <w:rsid w:val="00F761AD"/>
    <w:rsid w:val="00F803AE"/>
    <w:rsid w:val="00F80EDA"/>
    <w:rsid w:val="00F81A72"/>
    <w:rsid w:val="00F91D27"/>
    <w:rsid w:val="00F9405A"/>
    <w:rsid w:val="00F96883"/>
    <w:rsid w:val="00FA5876"/>
    <w:rsid w:val="00FA6E5A"/>
    <w:rsid w:val="00FA7746"/>
    <w:rsid w:val="00FB175C"/>
    <w:rsid w:val="00FB1BD9"/>
    <w:rsid w:val="00FB2DEA"/>
    <w:rsid w:val="00FB5745"/>
    <w:rsid w:val="00FB5ECA"/>
    <w:rsid w:val="00FC62AA"/>
    <w:rsid w:val="00FD0B9B"/>
    <w:rsid w:val="00FD4DC2"/>
    <w:rsid w:val="00FD568C"/>
    <w:rsid w:val="00FE214B"/>
    <w:rsid w:val="00FE3508"/>
    <w:rsid w:val="00FE6155"/>
    <w:rsid w:val="00FF2712"/>
    <w:rsid w:val="00FF6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076CB8"/>
  <w15:chartTrackingRefBased/>
  <w15:docId w15:val="{4A0CD28E-B396-44B4-9D7C-2F149F3199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9D759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D759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D759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D759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D759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D759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D759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D759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D759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D759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D759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D759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9D759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D759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D759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D759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D759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9D75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D759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9D759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D759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9D759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D759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9D759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D759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9D759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D7595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semiHidden/>
    <w:unhideWhenUsed/>
    <w:rsid w:val="009D7595"/>
    <w:rPr>
      <w:color w:val="0563C1"/>
      <w:u w:val="single"/>
    </w:rPr>
  </w:style>
  <w:style w:type="character" w:styleId="af">
    <w:name w:val="FollowedHyperlink"/>
    <w:basedOn w:val="a0"/>
    <w:uiPriority w:val="99"/>
    <w:semiHidden/>
    <w:unhideWhenUsed/>
    <w:rsid w:val="009D7595"/>
    <w:rPr>
      <w:color w:val="954F72"/>
      <w:u w:val="single"/>
    </w:rPr>
  </w:style>
  <w:style w:type="paragraph" w:customStyle="1" w:styleId="msonormal0">
    <w:name w:val="msonormal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font5">
    <w:name w:val="font5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color w:val="175CEB"/>
      <w:kern w:val="0"/>
      <w:sz w:val="20"/>
      <w:szCs w:val="20"/>
      <w:u w:val="single"/>
      <w14:ligatures w14:val="none"/>
    </w:rPr>
  </w:style>
  <w:style w:type="paragraph" w:customStyle="1" w:styleId="font6">
    <w:name w:val="font6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kern w:val="0"/>
      <w:sz w:val="18"/>
      <w:szCs w:val="18"/>
      <w14:ligatures w14:val="none"/>
    </w:rPr>
  </w:style>
  <w:style w:type="paragraph" w:customStyle="1" w:styleId="font7">
    <w:name w:val="font7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font8">
    <w:name w:val="font8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63">
    <w:name w:val="xl63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4">
    <w:name w:val="xl64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5">
    <w:name w:val="xl6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66">
    <w:name w:val="xl6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7">
    <w:name w:val="xl6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8">
    <w:name w:val="xl6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9">
    <w:name w:val="xl69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b/>
      <w:bCs/>
      <w:kern w:val="0"/>
      <w:sz w:val="24"/>
      <w14:ligatures w14:val="none"/>
    </w:rPr>
  </w:style>
  <w:style w:type="paragraph" w:customStyle="1" w:styleId="xl70">
    <w:name w:val="xl70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4"/>
      <w14:ligatures w14:val="none"/>
    </w:rPr>
  </w:style>
  <w:style w:type="paragraph" w:customStyle="1" w:styleId="xl71">
    <w:name w:val="xl7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192027"/>
      <w:kern w:val="0"/>
      <w:sz w:val="20"/>
      <w:szCs w:val="20"/>
      <w14:ligatures w14:val="none"/>
    </w:rPr>
  </w:style>
  <w:style w:type="paragraph" w:customStyle="1" w:styleId="xl72">
    <w:name w:val="xl7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3">
    <w:name w:val="xl73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4">
    <w:name w:val="xl74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5">
    <w:name w:val="xl7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000000"/>
      <w:kern w:val="0"/>
      <w:sz w:val="20"/>
      <w:szCs w:val="20"/>
      <w14:ligatures w14:val="none"/>
    </w:rPr>
  </w:style>
  <w:style w:type="paragraph" w:customStyle="1" w:styleId="xl76">
    <w:name w:val="xl7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7">
    <w:name w:val="xl7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8">
    <w:name w:val="xl7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9">
    <w:name w:val="xl79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80">
    <w:name w:val="xl80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1">
    <w:name w:val="xl8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2">
    <w:name w:val="xl8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333333"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E47CFA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47CFA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E47CFA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E47CFA"/>
    <w:rPr>
      <w:rFonts w:ascii="等线" w:eastAsia="等线" w:hAnsi="等线"/>
      <w:noProof/>
    </w:rPr>
  </w:style>
  <w:style w:type="paragraph" w:styleId="af0">
    <w:name w:val="header"/>
    <w:basedOn w:val="a"/>
    <w:link w:val="af1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25574D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25574D"/>
    <w:rPr>
      <w:sz w:val="18"/>
      <w:szCs w:val="18"/>
    </w:rPr>
  </w:style>
  <w:style w:type="table" w:styleId="af4">
    <w:name w:val="Table Grid"/>
    <w:basedOn w:val="a1"/>
    <w:uiPriority w:val="39"/>
    <w:rsid w:val="007F35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61">
    <w:name w:val="List Table 6 Colorful"/>
    <w:basedOn w:val="a1"/>
    <w:uiPriority w:val="51"/>
    <w:rsid w:val="009A382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f5">
    <w:name w:val="Revision"/>
    <w:hidden/>
    <w:uiPriority w:val="99"/>
    <w:semiHidden/>
    <w:rsid w:val="0031339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493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BA9000-32DC-484A-9204-7E26F1D012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6</TotalTime>
  <Pages>37</Pages>
  <Words>37901</Words>
  <Characters>216042</Characters>
  <Application>Microsoft Office Word</Application>
  <DocSecurity>0</DocSecurity>
  <Lines>1800</Lines>
  <Paragraphs>506</Paragraphs>
  <ScaleCrop>false</ScaleCrop>
  <Company/>
  <LinksUpToDate>false</LinksUpToDate>
  <CharactersWithSpaces>253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fang xu</dc:creator>
  <cp:keywords/>
  <dc:description/>
  <cp:lastModifiedBy>fangfang xu</cp:lastModifiedBy>
  <cp:revision>554</cp:revision>
  <dcterms:created xsi:type="dcterms:W3CDTF">2024-08-19T00:00:00Z</dcterms:created>
  <dcterms:modified xsi:type="dcterms:W3CDTF">2025-04-15T03:40:00Z</dcterms:modified>
</cp:coreProperties>
</file>